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578D7975"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w:t>
      </w:r>
      <w:commentRangeStart w:id="0"/>
      <w:r w:rsidR="00F1403D" w:rsidRPr="39A4890C">
        <w:rPr>
          <w:lang w:val="en-US"/>
        </w:rPr>
        <w:t>during the COVID-19 crisis</w:t>
      </w:r>
      <w:commentRangeEnd w:id="0"/>
      <w:r w:rsidR="00F1403D">
        <w:rPr>
          <w:rStyle w:val="CommentReference"/>
          <w:rFonts w:asciiTheme="minorHAnsi" w:eastAsiaTheme="minorHAnsi" w:hAnsiTheme="minorHAnsi" w:cstheme="minorBidi"/>
          <w:spacing w:val="0"/>
          <w:kern w:val="0"/>
        </w:rPr>
        <w:commentReference w:id="0"/>
      </w:r>
      <w:r w:rsidR="637421DD" w:rsidRPr="39A4890C">
        <w:rPr>
          <w:lang w:val="en-US"/>
        </w:rPr>
        <w:t>: a comparative modelling study</w:t>
      </w:r>
    </w:p>
    <w:p w14:paraId="061EEB96" w14:textId="77777777" w:rsidR="00163AE5" w:rsidRDefault="00163AE5" w:rsidP="39A4890C">
      <w:pPr>
        <w:spacing w:line="257" w:lineRule="auto"/>
        <w:rPr>
          <w:i/>
          <w:iCs/>
        </w:rPr>
      </w:pPr>
    </w:p>
    <w:p w14:paraId="4DB354C9" w14:textId="72C2B34C" w:rsidR="34696E4A" w:rsidRPr="00CA1D47" w:rsidRDefault="2C3E4E29" w:rsidP="39A4890C">
      <w:pPr>
        <w:spacing w:line="257" w:lineRule="auto"/>
        <w:rPr>
          <w:rFonts w:ascii="Calibri" w:eastAsia="Calibri" w:hAnsi="Calibri" w:cs="Calibri"/>
          <w:vertAlign w:val="superscript"/>
          <w:lang w:val="nl-NL"/>
        </w:rPr>
      </w:pPr>
      <w:r w:rsidRPr="00CA1D47">
        <w:rPr>
          <w:rFonts w:ascii="Calibri" w:eastAsia="Calibri" w:hAnsi="Calibri" w:cs="Calibri"/>
          <w:lang w:val="nl-NL"/>
        </w:rPr>
        <w:t>Benjamin Gravesteijn</w:t>
      </w:r>
      <w:r w:rsidR="3C023D5A" w:rsidRPr="00CA1D47">
        <w:rPr>
          <w:rFonts w:ascii="Calibri" w:eastAsia="Calibri" w:hAnsi="Calibri" w:cs="Calibri"/>
          <w:lang w:val="nl-NL"/>
        </w:rPr>
        <w:t>* (</w:t>
      </w:r>
      <w:r w:rsidR="3C023D5A" w:rsidRPr="00F6246C">
        <w:rPr>
          <w:rFonts w:ascii="Calibri" w:eastAsia="Calibri" w:hAnsi="Calibri" w:cs="Calibri"/>
          <w:lang w:val="nl-NL"/>
        </w:rPr>
        <w:t>0000-0001-8096-5803</w:t>
      </w:r>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r w:rsidRPr="00CA1D47">
        <w:rPr>
          <w:rFonts w:ascii="Calibri" w:eastAsia="Calibri" w:hAnsi="Calibri" w:cs="Calibri"/>
          <w:lang w:val="nl-NL"/>
        </w:rPr>
        <w:t xml:space="preserve">, Jan </w:t>
      </w:r>
      <w:proofErr w:type="spellStart"/>
      <w:r w:rsidRPr="00CA1D47">
        <w:rPr>
          <w:rFonts w:ascii="Calibri" w:eastAsia="Calibri" w:hAnsi="Calibri" w:cs="Calibri"/>
          <w:lang w:val="nl-NL"/>
        </w:rPr>
        <w:t>Busschbach</w:t>
      </w:r>
      <w:proofErr w:type="spellEnd"/>
      <w:r w:rsidR="272C95F8" w:rsidRPr="00CA1D47">
        <w:rPr>
          <w:rFonts w:ascii="Calibri" w:eastAsia="Calibri" w:hAnsi="Calibri" w:cs="Calibri"/>
          <w:lang w:val="nl-NL"/>
        </w:rPr>
        <w:t xml:space="preserve"> (</w:t>
      </w:r>
      <w:r w:rsidR="272C95F8" w:rsidRPr="00F6246C">
        <w:rPr>
          <w:rFonts w:ascii="Calibri" w:eastAsia="Calibri" w:hAnsi="Calibri" w:cs="Calibri"/>
          <w:lang w:val="nl-NL"/>
        </w:rPr>
        <w:t>0000-0002-8602-0381</w:t>
      </w:r>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 xml:space="preserve">Geert </w:t>
      </w:r>
      <w:proofErr w:type="spellStart"/>
      <w:r w:rsidR="3B874E9B" w:rsidRPr="00CA1D47">
        <w:rPr>
          <w:rFonts w:ascii="Calibri" w:eastAsia="Calibri" w:hAnsi="Calibri" w:cs="Calibri"/>
          <w:lang w:val="nl-NL"/>
        </w:rPr>
        <w:t>Geleijnse</w:t>
      </w:r>
      <w:proofErr w:type="spellEnd"/>
      <w:r w:rsidR="3E25E866" w:rsidRPr="00CA1D47">
        <w:rPr>
          <w:rFonts w:ascii="Calibri" w:eastAsia="Calibri" w:hAnsi="Calibri" w:cs="Calibri"/>
          <w:lang w:val="nl-NL"/>
        </w:rPr>
        <w:t xml:space="preserve"> (</w:t>
      </w:r>
      <w:r w:rsidR="00CA1D47" w:rsidRPr="00AC2F29">
        <w:rPr>
          <w:rFonts w:ascii="Calibri" w:eastAsia="Calibri" w:hAnsi="Calibri" w:cs="Calibri"/>
          <w:color w:val="000000" w:themeColor="text1"/>
          <w:sz w:val="20"/>
          <w:szCs w:val="20"/>
          <w:lang w:val="nl-NL"/>
        </w:rPr>
        <w:t>0000-0002-4718-0032</w:t>
      </w:r>
      <w:r w:rsidR="3E25E866" w:rsidRPr="00AC2F29">
        <w:rPr>
          <w:rFonts w:ascii="Calibri" w:eastAsia="Calibri" w:hAnsi="Calibri" w:cs="Calibri"/>
          <w:color w:val="000000" w:themeColor="text1"/>
          <w:sz w:val="20"/>
          <w:szCs w:val="20"/>
          <w:lang w:val="nl-NL"/>
        </w:rPr>
        <w:t>)</w:t>
      </w:r>
      <w:r w:rsidR="00CA1D47">
        <w:rPr>
          <w:rFonts w:ascii="Calibri" w:eastAsia="Calibri" w:hAnsi="Calibri" w:cs="Calibri"/>
          <w:vertAlign w:val="superscript"/>
          <w:lang w:val="nl-NL"/>
        </w:rPr>
        <w:t>1</w:t>
      </w:r>
      <w:r w:rsidR="3B874E9B" w:rsidRPr="00CA1D47">
        <w:rPr>
          <w:rFonts w:ascii="Calibri" w:eastAsia="Calibri" w:hAnsi="Calibri" w:cs="Calibri"/>
          <w:lang w:val="nl-NL"/>
        </w:rPr>
        <w:t>,</w:t>
      </w:r>
      <w:r w:rsidR="00584B7F" w:rsidRPr="00584B7F">
        <w:rPr>
          <w:rFonts w:ascii="Calibri" w:eastAsia="Calibri" w:hAnsi="Calibri" w:cs="Calibri"/>
          <w:lang w:val="nl-NL"/>
        </w:rPr>
        <w:t xml:space="preserve"> </w:t>
      </w:r>
      <w:r w:rsidR="00584B7F" w:rsidRPr="00CA1D47">
        <w:rPr>
          <w:rFonts w:ascii="Calibri" w:eastAsia="Calibri" w:hAnsi="Calibri" w:cs="Calibri"/>
          <w:lang w:val="nl-NL"/>
        </w:rPr>
        <w:t xml:space="preserve">Isabel </w:t>
      </w:r>
      <w:proofErr w:type="spellStart"/>
      <w:r w:rsidR="00584B7F" w:rsidRPr="00CA1D47">
        <w:rPr>
          <w:rFonts w:ascii="Calibri" w:eastAsia="Calibri" w:hAnsi="Calibri" w:cs="Calibri"/>
          <w:lang w:val="nl-NL"/>
        </w:rPr>
        <w:t>Retel</w:t>
      </w:r>
      <w:proofErr w:type="spellEnd"/>
      <w:r w:rsidR="00584B7F">
        <w:rPr>
          <w:rFonts w:ascii="Calibri" w:eastAsia="Calibri" w:hAnsi="Calibri" w:cs="Calibri"/>
          <w:lang w:val="nl-NL"/>
        </w:rPr>
        <w:t xml:space="preserve"> </w:t>
      </w:r>
      <w:proofErr w:type="spellStart"/>
      <w:r w:rsidR="00584B7F" w:rsidRPr="00CA1D47">
        <w:rPr>
          <w:rFonts w:ascii="Calibri" w:eastAsia="Calibri" w:hAnsi="Calibri" w:cs="Calibri"/>
          <w:lang w:val="nl-NL"/>
        </w:rPr>
        <w:t>Helmrich</w:t>
      </w:r>
      <w:proofErr w:type="spellEnd"/>
      <w:r w:rsidR="00584B7F" w:rsidRPr="00CA1D47">
        <w:rPr>
          <w:rFonts w:ascii="Calibri" w:eastAsia="Calibri" w:hAnsi="Calibri" w:cs="Calibri"/>
          <w:lang w:val="nl-NL"/>
        </w:rPr>
        <w:t xml:space="preserve"> (</w:t>
      </w:r>
      <w:r w:rsidR="00584B7F" w:rsidRPr="00F004B3">
        <w:rPr>
          <w:rFonts w:ascii="Calibri" w:eastAsia="Calibri" w:hAnsi="Calibri" w:cs="Calibri"/>
          <w:lang w:val="nl-NL"/>
        </w:rPr>
        <w:t>0000-0001-5257-395X)</w:t>
      </w:r>
      <w:r w:rsidR="00584B7F" w:rsidRPr="001E4191">
        <w:rPr>
          <w:rFonts w:asciiTheme="minorHAnsi" w:eastAsiaTheme="minorHAnsi" w:hAnsiTheme="minorHAnsi" w:cstheme="minorBidi"/>
          <w:vertAlign w:val="superscript"/>
          <w:lang w:val="nl-NL"/>
        </w:rPr>
        <w:t>2</w:t>
      </w:r>
      <w:r w:rsidR="00584B7F">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r w:rsidR="535E2883" w:rsidRPr="00F6246C">
        <w:rPr>
          <w:rFonts w:ascii="Calibri" w:eastAsia="Calibri" w:hAnsi="Calibri" w:cs="Calibri"/>
          <w:lang w:val="nl-NL"/>
        </w:rPr>
        <w:t>0000-0003-3634-9899</w:t>
      </w:r>
      <w:r w:rsidR="535E2883" w:rsidRPr="00CA1D47">
        <w:rPr>
          <w:rFonts w:ascii="Calibri" w:eastAsia="Calibri" w:hAnsi="Calibri" w:cs="Calibri"/>
          <w:lang w:val="nl-NL"/>
        </w:rPr>
        <w:t>)</w:t>
      </w:r>
      <w:r w:rsidR="00F004B3">
        <w:rPr>
          <w:rFonts w:ascii="Calibri" w:eastAsia="Calibri" w:hAnsi="Calibri" w:cs="Calibri"/>
          <w:vertAlign w:val="superscript"/>
          <w:lang w:val="nl-NL"/>
        </w:rPr>
        <w:t>6</w:t>
      </w:r>
      <w:r w:rsidRPr="00CA1D47">
        <w:rPr>
          <w:rFonts w:ascii="Calibri" w:eastAsia="Calibri" w:hAnsi="Calibri" w:cs="Calibri"/>
          <w:lang w:val="nl-NL"/>
        </w:rPr>
        <w:t>, C</w:t>
      </w:r>
      <w:r w:rsidR="0042311D">
        <w:rPr>
          <w:rFonts w:ascii="Calibri" w:eastAsia="Calibri" w:hAnsi="Calibri" w:cs="Calibri"/>
          <w:lang w:val="nl-NL"/>
        </w:rPr>
        <w:t>é</w:t>
      </w:r>
      <w:r w:rsidRPr="00CA1D47">
        <w:rPr>
          <w:rFonts w:ascii="Calibri" w:eastAsia="Calibri" w:hAnsi="Calibri" w:cs="Calibri"/>
          <w:lang w:val="nl-NL"/>
        </w:rPr>
        <w:t>line van Lint</w:t>
      </w:r>
      <w:r w:rsidR="48BA09C9" w:rsidRPr="00CA1D47">
        <w:rPr>
          <w:rFonts w:ascii="Calibri" w:eastAsia="Calibri" w:hAnsi="Calibri" w:cs="Calibri"/>
          <w:lang w:val="nl-NL"/>
        </w:rPr>
        <w:t xml:space="preserve"> (</w:t>
      </w:r>
      <w:r w:rsidR="48BA09C9" w:rsidRPr="00F6246C">
        <w:rPr>
          <w:rFonts w:ascii="Calibri" w:eastAsia="Calibri" w:hAnsi="Calibri" w:cs="Calibri"/>
          <w:lang w:val="nl-NL"/>
        </w:rPr>
        <w:t>0000-0002-7929-7622</w:t>
      </w:r>
      <w:r w:rsidR="48BA09C9" w:rsidRPr="00CA1D47">
        <w:rPr>
          <w:rFonts w:ascii="Calibri" w:eastAsia="Calibri" w:hAnsi="Calibri" w:cs="Calibri"/>
          <w:lang w:val="nl-NL"/>
        </w:rPr>
        <w:t>)</w:t>
      </w:r>
      <w:r w:rsidR="00F004B3">
        <w:rPr>
          <w:rFonts w:ascii="Calibri" w:eastAsia="Calibri" w:hAnsi="Calibri" w:cs="Calibri"/>
          <w:vertAlign w:val="superscript"/>
          <w:lang w:val="nl-NL"/>
        </w:rPr>
        <w:t>6</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73B75D7C" w:rsidRPr="00F6246C">
        <w:rPr>
          <w:rFonts w:ascii="Calibri" w:eastAsia="Calibri" w:hAnsi="Calibri" w:cs="Calibri"/>
          <w:lang w:val="nl-NL"/>
        </w:rPr>
        <w:t>0000-0002-5495-3996</w:t>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001E4191">
        <w:rPr>
          <w:rFonts w:ascii="Calibri" w:eastAsia="Calibri" w:hAnsi="Calibri" w:cs="Calibri"/>
          <w:vertAlign w:val="superscript"/>
          <w:lang w:val="nl-NL"/>
        </w:rPr>
        <w:t>,7</w:t>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Saase</w:t>
      </w:r>
      <w:proofErr w:type="spellEnd"/>
      <w:r w:rsidR="129707C2" w:rsidRPr="00CA1D47">
        <w:rPr>
          <w:rFonts w:ascii="Calibri" w:eastAsia="Calibri" w:hAnsi="Calibri" w:cs="Calibri"/>
          <w:lang w:val="nl-NL"/>
        </w:rPr>
        <w:t xml:space="preserve"> (</w:t>
      </w:r>
      <w:r w:rsidR="006D5C27" w:rsidRPr="001E4191">
        <w:rPr>
          <w:rFonts w:eastAsia="Calibri"/>
          <w:lang w:val="nl-NL"/>
        </w:rPr>
        <w:t>0000-0003-2874-6667</w:t>
      </w:r>
      <w:r w:rsidR="129707C2" w:rsidRPr="00E25C4D">
        <w:rPr>
          <w:rFonts w:ascii="Calibri" w:eastAsia="Calibri" w:hAnsi="Calibri" w:cs="Calibri"/>
          <w:lang w:val="nl-NL"/>
        </w:rPr>
        <w:t>)</w:t>
      </w:r>
      <w:r w:rsidR="00453CF4" w:rsidRPr="00453CF4">
        <w:rPr>
          <w:rFonts w:ascii="Calibri" w:eastAsia="Calibri" w:hAnsi="Calibri" w:cs="Calibri"/>
          <w:vertAlign w:val="superscript"/>
          <w:lang w:val="nl-NL"/>
        </w:rPr>
        <w:t xml:space="preserve"> </w:t>
      </w:r>
      <w:r w:rsidR="00F004B3">
        <w:rPr>
          <w:rFonts w:ascii="Calibri" w:eastAsia="Calibri" w:hAnsi="Calibri" w:cs="Calibri"/>
          <w:vertAlign w:val="superscript"/>
          <w:lang w:val="nl-NL"/>
        </w:rPr>
        <w:t>8</w:t>
      </w:r>
      <w:r w:rsidRPr="00E25C4D">
        <w:rPr>
          <w:rFonts w:ascii="Calibri" w:eastAsia="Calibri" w:hAnsi="Calibri" w:cs="Calibri"/>
          <w:lang w:val="nl-NL"/>
        </w:rPr>
        <w:t>, Hester Lingsma</w:t>
      </w:r>
      <w:r w:rsidR="33CEC508" w:rsidRPr="00E25C4D">
        <w:rPr>
          <w:rFonts w:ascii="Calibri" w:eastAsia="Calibri" w:hAnsi="Calibri" w:cs="Calibri"/>
          <w:lang w:val="nl-NL"/>
        </w:rPr>
        <w:t xml:space="preserve"> (</w:t>
      </w:r>
      <w:r w:rsidR="33CEC508" w:rsidRPr="00B2275C">
        <w:rPr>
          <w:rFonts w:ascii="Calibri" w:eastAsia="Calibri" w:hAnsi="Calibri" w:cs="Calibri"/>
          <w:lang w:val="nl-NL"/>
        </w:rPr>
        <w:t>0000-0003-2063-9533</w:t>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xml:space="preserve">, Rob </w:t>
      </w:r>
      <w:proofErr w:type="spellStart"/>
      <w:r w:rsidRPr="00CA1D47">
        <w:rPr>
          <w:rFonts w:ascii="Calibri" w:eastAsia="Calibri" w:hAnsi="Calibri" w:cs="Calibri"/>
          <w:lang w:val="nl-NL"/>
        </w:rPr>
        <w:t>Baatenburg</w:t>
      </w:r>
      <w:proofErr w:type="spellEnd"/>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245D201B" w:rsidRPr="00B2275C">
        <w:rPr>
          <w:rFonts w:ascii="Calibri" w:eastAsia="Calibri" w:hAnsi="Calibri" w:cs="Calibri"/>
          <w:lang w:val="nl-NL"/>
        </w:rPr>
        <w:t>0000-0001-7236-264X</w:t>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and</w:t>
      </w:r>
      <w:proofErr w:type="spellEnd"/>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the</w:t>
      </w:r>
      <w:proofErr w:type="spellEnd"/>
      <w:r w:rsidR="04214332" w:rsidRPr="00CA1D47">
        <w:rPr>
          <w:rFonts w:ascii="Calibri" w:eastAsia="Calibri" w:hAnsi="Calibri" w:cs="Calibri"/>
          <w:lang w:val="nl-NL"/>
        </w:rPr>
        <w:t xml:space="preserve"> Value </w:t>
      </w:r>
      <w:proofErr w:type="spellStart"/>
      <w:r w:rsidR="04214332" w:rsidRPr="00CA1D47">
        <w:rPr>
          <w:rFonts w:ascii="Calibri" w:eastAsia="Calibri" w:hAnsi="Calibri" w:cs="Calibri"/>
          <w:lang w:val="nl-NL"/>
        </w:rPr>
        <w:t>Based</w:t>
      </w:r>
      <w:proofErr w:type="spellEnd"/>
      <w:r w:rsidR="04214332" w:rsidRPr="00CA1D47">
        <w:rPr>
          <w:rFonts w:ascii="Calibri" w:eastAsia="Calibri" w:hAnsi="Calibri" w:cs="Calibri"/>
          <w:lang w:val="nl-NL"/>
        </w:rPr>
        <w:t xml:space="preserve"> OR team collaborators**</w:t>
      </w:r>
    </w:p>
    <w:p w14:paraId="0F1613C6" w14:textId="77777777" w:rsidR="00F004B3" w:rsidRPr="00E14852" w:rsidRDefault="00F004B3" w:rsidP="39A4890C">
      <w:pPr>
        <w:spacing w:line="257" w:lineRule="auto"/>
        <w:rPr>
          <w:rFonts w:ascii="Calibri" w:eastAsia="Calibri" w:hAnsi="Calibri" w:cs="Calibri"/>
          <w:lang w:val="nl-NL"/>
        </w:rPr>
      </w:pPr>
    </w:p>
    <w:p w14:paraId="6B7C9F9A" w14:textId="2E8713F9" w:rsidR="34696E4A" w:rsidRDefault="4BB88DEB" w:rsidP="39A4890C">
      <w:pPr>
        <w:spacing w:line="257" w:lineRule="auto"/>
        <w:rPr>
          <w:rFonts w:ascii="Calibri" w:eastAsia="Calibri" w:hAnsi="Calibri" w:cs="Calibri"/>
        </w:rPr>
      </w:pPr>
      <w:r w:rsidRPr="39A4890C">
        <w:rPr>
          <w:rFonts w:ascii="Calibri" w:eastAsia="Calibri" w:hAnsi="Calibri" w:cs="Calibri"/>
        </w:rPr>
        <w:t>*Both authors contributed equally</w:t>
      </w:r>
    </w:p>
    <w:p w14:paraId="6FC16B84" w14:textId="3F179434" w:rsidR="34696E4A" w:rsidRDefault="7C75458F" w:rsidP="39A4890C">
      <w:pPr>
        <w:spacing w:line="257" w:lineRule="auto"/>
        <w:rPr>
          <w:rFonts w:ascii="Calibri" w:eastAsia="Calibri" w:hAnsi="Calibri" w:cs="Calibri"/>
        </w:rPr>
      </w:pPr>
      <w:r w:rsidRPr="39A4890C">
        <w:rPr>
          <w:rFonts w:ascii="Calibri" w:eastAsia="Calibri" w:hAnsi="Calibri" w:cs="Calibri"/>
          <w:u w:val="single"/>
        </w:rPr>
        <w:t>Author a</w:t>
      </w:r>
      <w:r w:rsidR="45FBAC87" w:rsidRPr="39A4890C">
        <w:rPr>
          <w:rFonts w:ascii="Calibri" w:eastAsia="Calibri" w:hAnsi="Calibri" w:cs="Calibri"/>
          <w:u w:val="single"/>
        </w:rPr>
        <w:t>ffiliations</w:t>
      </w:r>
      <w:r w:rsidR="368218A1" w:rsidRPr="39A4890C">
        <w:rPr>
          <w:rFonts w:ascii="Calibri" w:eastAsia="Calibri" w:hAnsi="Calibri" w:cs="Calibri"/>
          <w:u w:val="single"/>
        </w:rPr>
        <w:t xml:space="preserve"> - Request all authors to </w:t>
      </w:r>
      <w:r w:rsidR="4B88C8F2" w:rsidRPr="39A4890C">
        <w:rPr>
          <w:rFonts w:ascii="Calibri" w:eastAsia="Calibri" w:hAnsi="Calibri" w:cs="Calibri"/>
          <w:u w:val="single"/>
        </w:rPr>
        <w:t>check</w:t>
      </w:r>
      <w:r w:rsidR="368218A1" w:rsidRPr="39A4890C">
        <w:rPr>
          <w:rFonts w:ascii="Calibri" w:eastAsia="Calibri" w:hAnsi="Calibri" w:cs="Calibri"/>
          <w:u w:val="single"/>
        </w:rPr>
        <w:t xml:space="preserve"> the </w:t>
      </w:r>
      <w:r w:rsidR="413E66D6" w:rsidRPr="39A4890C">
        <w:rPr>
          <w:rFonts w:ascii="Calibri" w:eastAsia="Calibri" w:hAnsi="Calibri" w:cs="Calibri"/>
          <w:u w:val="single"/>
        </w:rPr>
        <w:t>affiliation</w:t>
      </w:r>
      <w:r w:rsidR="368218A1" w:rsidRPr="39A4890C">
        <w:rPr>
          <w:rFonts w:ascii="Calibri" w:eastAsia="Calibri" w:hAnsi="Calibri" w:cs="Calibri"/>
          <w:u w:val="single"/>
        </w:rPr>
        <w:t xml:space="preserve"> + ORCID ID</w:t>
      </w:r>
    </w:p>
    <w:p w14:paraId="72AF37EE" w14:textId="706941CB" w:rsidR="248171BE" w:rsidRPr="00584B7F" w:rsidRDefault="248171BE" w:rsidP="000960D9">
      <w:r w:rsidRPr="39A4890C">
        <w:rPr>
          <w:rFonts w:ascii="Calibri" w:eastAsia="Calibri" w:hAnsi="Calibri" w:cs="Calibri"/>
          <w:sz w:val="22"/>
          <w:szCs w:val="22"/>
        </w:rPr>
        <w:t xml:space="preserve">1) </w:t>
      </w:r>
      <w:r w:rsidR="7F6457FE" w:rsidRPr="39A4890C">
        <w:rPr>
          <w:rFonts w:ascii="Calibri" w:eastAsia="Calibri" w:hAnsi="Calibri" w:cs="Calibri"/>
          <w:sz w:val="22"/>
          <w:szCs w:val="22"/>
        </w:rPr>
        <w:t>Department</w:t>
      </w:r>
      <w:r w:rsidR="0DC2851A" w:rsidRPr="39A4890C">
        <w:rPr>
          <w:rFonts w:ascii="Calibri" w:eastAsia="Calibri" w:hAnsi="Calibri" w:cs="Calibri"/>
          <w:sz w:val="22"/>
          <w:szCs w:val="22"/>
        </w:rPr>
        <w:t xml:space="preserve"> of</w:t>
      </w:r>
      <w:r w:rsidR="35EA63DA" w:rsidRPr="39A4890C">
        <w:rPr>
          <w:rFonts w:ascii="Calibri" w:eastAsia="Calibri" w:hAnsi="Calibri" w:cs="Calibri"/>
          <w:sz w:val="22"/>
          <w:szCs w:val="22"/>
        </w:rPr>
        <w:t xml:space="preserve"> </w:t>
      </w:r>
      <w:r w:rsidR="1B5B2F39" w:rsidRPr="39A4890C">
        <w:rPr>
          <w:rFonts w:ascii="Calibri" w:eastAsia="Calibri" w:hAnsi="Calibri" w:cs="Calibri"/>
          <w:sz w:val="22"/>
          <w:szCs w:val="22"/>
        </w:rPr>
        <w:t>Otorhinolaryngology (ENT)</w:t>
      </w:r>
      <w:r w:rsidR="1473D87F" w:rsidRPr="39A4890C">
        <w:rPr>
          <w:rFonts w:ascii="Calibri" w:eastAsia="Calibri" w:hAnsi="Calibri" w:cs="Calibri"/>
          <w:sz w:val="22"/>
          <w:szCs w:val="22"/>
        </w:rPr>
        <w:t xml:space="preserve">; 2) </w:t>
      </w:r>
      <w:r w:rsidR="362F2663" w:rsidRPr="39A4890C">
        <w:rPr>
          <w:rFonts w:ascii="Calibri" w:eastAsia="Calibri" w:hAnsi="Calibri" w:cs="Calibri"/>
          <w:sz w:val="22"/>
          <w:szCs w:val="22"/>
        </w:rPr>
        <w:t>D</w:t>
      </w:r>
      <w:r w:rsidR="44E18BC3" w:rsidRPr="39A4890C">
        <w:rPr>
          <w:rFonts w:ascii="Calibri" w:eastAsia="Calibri" w:hAnsi="Calibri" w:cs="Calibri"/>
          <w:sz w:val="22"/>
          <w:szCs w:val="22"/>
        </w:rPr>
        <w:t>epar</w:t>
      </w:r>
      <w:r w:rsidR="69347B8B" w:rsidRPr="39A4890C">
        <w:rPr>
          <w:rFonts w:ascii="Calibri" w:eastAsia="Calibri" w:hAnsi="Calibri" w:cs="Calibri"/>
          <w:sz w:val="22"/>
          <w:szCs w:val="22"/>
        </w:rPr>
        <w:t>t</w:t>
      </w:r>
      <w:r w:rsidR="44E18BC3" w:rsidRPr="39A4890C">
        <w:rPr>
          <w:rFonts w:ascii="Calibri" w:eastAsia="Calibri" w:hAnsi="Calibri" w:cs="Calibri"/>
          <w:sz w:val="22"/>
          <w:szCs w:val="22"/>
        </w:rPr>
        <w:t>ment of Public Health;</w:t>
      </w:r>
      <w:r w:rsidR="49B46634" w:rsidRPr="39A4890C">
        <w:rPr>
          <w:rFonts w:ascii="Calibri" w:eastAsia="Calibri" w:hAnsi="Calibri" w:cs="Calibri"/>
          <w:sz w:val="22"/>
          <w:szCs w:val="22"/>
        </w:rPr>
        <w:t xml:space="preserve"> 3)</w:t>
      </w:r>
      <w:r w:rsidR="44E18BC3" w:rsidRPr="39A4890C">
        <w:rPr>
          <w:rFonts w:ascii="Calibri" w:eastAsia="Calibri" w:hAnsi="Calibri" w:cs="Calibri"/>
          <w:sz w:val="22"/>
          <w:szCs w:val="22"/>
        </w:rPr>
        <w:t xml:space="preserve"> </w:t>
      </w:r>
      <w:r w:rsidR="5056E89F" w:rsidRPr="39A4890C">
        <w:rPr>
          <w:rFonts w:ascii="Calibri" w:eastAsia="Calibri" w:hAnsi="Calibri" w:cs="Calibri"/>
          <w:sz w:val="22"/>
          <w:szCs w:val="22"/>
        </w:rPr>
        <w:t>D</w:t>
      </w:r>
      <w:r w:rsidR="789E0FD1" w:rsidRPr="39A4890C">
        <w:rPr>
          <w:rFonts w:ascii="Calibri" w:eastAsia="Calibri" w:hAnsi="Calibri" w:cs="Calibri"/>
          <w:sz w:val="22"/>
          <w:szCs w:val="22"/>
        </w:rPr>
        <w:t>epar</w:t>
      </w:r>
      <w:r w:rsidR="43EC8D4C" w:rsidRPr="39A4890C">
        <w:rPr>
          <w:rFonts w:ascii="Calibri" w:eastAsia="Calibri" w:hAnsi="Calibri" w:cs="Calibri"/>
          <w:sz w:val="22"/>
          <w:szCs w:val="22"/>
        </w:rPr>
        <w:t>t</w:t>
      </w:r>
      <w:r w:rsidR="789E0FD1" w:rsidRPr="39A4890C">
        <w:rPr>
          <w:rFonts w:ascii="Calibri" w:eastAsia="Calibri" w:hAnsi="Calibri" w:cs="Calibri"/>
          <w:sz w:val="22"/>
          <w:szCs w:val="22"/>
        </w:rPr>
        <w:t xml:space="preserve">ment of </w:t>
      </w:r>
      <w:r w:rsidR="0E5EB5D5" w:rsidRPr="39A4890C">
        <w:rPr>
          <w:rFonts w:ascii="Calibri" w:eastAsia="Calibri" w:hAnsi="Calibri" w:cs="Calibri"/>
          <w:sz w:val="22"/>
          <w:szCs w:val="22"/>
        </w:rPr>
        <w:t>E</w:t>
      </w:r>
      <w:r w:rsidR="789E0FD1" w:rsidRPr="39A4890C">
        <w:rPr>
          <w:rFonts w:ascii="Calibri" w:eastAsia="Calibri" w:hAnsi="Calibri" w:cs="Calibri"/>
          <w:sz w:val="22"/>
          <w:szCs w:val="22"/>
        </w:rPr>
        <w:t>pidemiology</w:t>
      </w:r>
      <w:r w:rsidR="69AA0D37" w:rsidRPr="39A4890C">
        <w:rPr>
          <w:rFonts w:ascii="Calibri" w:eastAsia="Calibri" w:hAnsi="Calibri" w:cs="Calibri"/>
          <w:sz w:val="22"/>
          <w:szCs w:val="22"/>
        </w:rPr>
        <w:t>;</w:t>
      </w:r>
      <w:r w:rsidR="1BD8F48A" w:rsidRPr="39A4890C">
        <w:rPr>
          <w:rFonts w:ascii="Calibri" w:eastAsia="Calibri" w:hAnsi="Calibri" w:cs="Calibri"/>
          <w:sz w:val="22"/>
          <w:szCs w:val="22"/>
        </w:rPr>
        <w:t xml:space="preserve"> 4) </w:t>
      </w:r>
      <w:r w:rsidR="452C1FAE" w:rsidRPr="39A4890C">
        <w:rPr>
          <w:rFonts w:ascii="Calibri" w:eastAsia="Calibri" w:hAnsi="Calibri" w:cs="Calibri"/>
          <w:sz w:val="22"/>
          <w:szCs w:val="22"/>
        </w:rPr>
        <w:t>D</w:t>
      </w:r>
      <w:r w:rsidR="76E1BBC5" w:rsidRPr="39A4890C">
        <w:rPr>
          <w:rFonts w:ascii="Calibri" w:eastAsia="Calibri" w:hAnsi="Calibri" w:cs="Calibri"/>
          <w:sz w:val="22"/>
          <w:szCs w:val="22"/>
        </w:rPr>
        <w:t>epartment</w:t>
      </w:r>
      <w:r w:rsidR="69E78335" w:rsidRPr="39A4890C">
        <w:rPr>
          <w:rFonts w:ascii="Calibri" w:eastAsia="Calibri" w:hAnsi="Calibri" w:cs="Calibri"/>
          <w:sz w:val="22"/>
          <w:szCs w:val="22"/>
        </w:rPr>
        <w:t xml:space="preserve"> of </w:t>
      </w:r>
      <w:r w:rsidR="0E6FC08B" w:rsidRPr="39A4890C">
        <w:rPr>
          <w:rFonts w:ascii="Calibri" w:eastAsia="Calibri" w:hAnsi="Calibri" w:cs="Calibri"/>
          <w:sz w:val="22"/>
          <w:szCs w:val="22"/>
        </w:rPr>
        <w:t>Medical Ps</w:t>
      </w:r>
      <w:r w:rsidR="1FEA85E3" w:rsidRPr="39A4890C">
        <w:rPr>
          <w:rFonts w:ascii="Calibri" w:eastAsia="Calibri" w:hAnsi="Calibri" w:cs="Calibri"/>
          <w:sz w:val="22"/>
          <w:szCs w:val="22"/>
        </w:rPr>
        <w:t>ychology</w:t>
      </w:r>
      <w:r w:rsidR="00F004B3">
        <w:rPr>
          <w:rFonts w:ascii="Calibri" w:eastAsia="Calibri" w:hAnsi="Calibri" w:cs="Calibri"/>
          <w:sz w:val="22"/>
          <w:szCs w:val="22"/>
        </w:rPr>
        <w:t>;</w:t>
      </w:r>
      <w:r w:rsidR="69E78335" w:rsidRPr="39A4890C">
        <w:rPr>
          <w:rFonts w:ascii="Calibri" w:eastAsia="Calibri" w:hAnsi="Calibri" w:cs="Calibri"/>
          <w:sz w:val="22"/>
          <w:szCs w:val="22"/>
        </w:rPr>
        <w:t xml:space="preserve"> </w:t>
      </w:r>
      <w:r w:rsidR="3C8B1A0C" w:rsidRPr="39A4890C">
        <w:rPr>
          <w:rFonts w:ascii="Calibri" w:eastAsia="Calibri" w:hAnsi="Calibri" w:cs="Calibri"/>
          <w:sz w:val="22"/>
          <w:szCs w:val="22"/>
        </w:rPr>
        <w:t xml:space="preserve">5) </w:t>
      </w:r>
      <w:r w:rsidR="69E78335" w:rsidRPr="39A4890C">
        <w:rPr>
          <w:rFonts w:ascii="Calibri" w:eastAsia="Calibri" w:hAnsi="Calibri" w:cs="Calibri"/>
          <w:sz w:val="22"/>
          <w:szCs w:val="22"/>
        </w:rPr>
        <w:t>Netherlands Institute for Health Sciences</w:t>
      </w:r>
      <w:r w:rsidR="686EF57F" w:rsidRPr="39A4890C">
        <w:rPr>
          <w:rFonts w:ascii="Calibri" w:eastAsia="Calibri" w:hAnsi="Calibri" w:cs="Calibri"/>
          <w:sz w:val="22"/>
          <w:szCs w:val="22"/>
        </w:rPr>
        <w:t xml:space="preserve">; </w:t>
      </w:r>
      <w:r w:rsidR="00F004B3">
        <w:rPr>
          <w:rFonts w:ascii="Calibri" w:eastAsia="Calibri" w:hAnsi="Calibri" w:cs="Calibri"/>
          <w:sz w:val="22"/>
          <w:szCs w:val="22"/>
        </w:rPr>
        <w:t>6</w:t>
      </w:r>
      <w:r w:rsidR="00F004B3" w:rsidRPr="39A4890C">
        <w:rPr>
          <w:rFonts w:ascii="Calibri" w:eastAsia="Calibri" w:hAnsi="Calibri" w:cs="Calibri"/>
          <w:sz w:val="22"/>
          <w:szCs w:val="22"/>
        </w:rPr>
        <w:t xml:space="preserve">) </w:t>
      </w:r>
      <w:r w:rsidR="000960D9">
        <w:rPr>
          <w:rFonts w:ascii="Calibri" w:eastAsia="Calibri" w:hAnsi="Calibri" w:cs="Calibri"/>
          <w:sz w:val="22"/>
          <w:szCs w:val="22"/>
        </w:rPr>
        <w:t>Department o</w:t>
      </w:r>
      <w:r w:rsidR="000960D9">
        <w:rPr>
          <w:rFonts w:ascii="Calibri" w:hAnsi="Calibri" w:cs="Calibri"/>
          <w:color w:val="1F497D"/>
          <w:sz w:val="22"/>
          <w:szCs w:val="22"/>
        </w:rPr>
        <w:t xml:space="preserve">f </w:t>
      </w:r>
      <w:r w:rsidR="000960D9" w:rsidRPr="00013137">
        <w:rPr>
          <w:rFonts w:ascii="Calibri" w:eastAsia="Calibri" w:hAnsi="Calibri" w:cs="Calibri"/>
          <w:sz w:val="22"/>
          <w:szCs w:val="22"/>
        </w:rPr>
        <w:t xml:space="preserve">Quality and Patient Care; </w:t>
      </w:r>
      <w:r w:rsidR="001E4191" w:rsidRPr="001E4191">
        <w:rPr>
          <w:rFonts w:ascii="Calibri" w:eastAsia="Calibri" w:hAnsi="Calibri" w:cs="Calibri"/>
          <w:sz w:val="22"/>
          <w:szCs w:val="22"/>
        </w:rPr>
        <w:t>7) Department of Intensive Care</w:t>
      </w:r>
      <w:r w:rsidR="00F004B3">
        <w:rPr>
          <w:rFonts w:ascii="Calibri" w:eastAsia="Calibri" w:hAnsi="Calibri" w:cs="Calibri"/>
          <w:sz w:val="22"/>
          <w:szCs w:val="22"/>
        </w:rPr>
        <w:t>; 8</w:t>
      </w:r>
      <w:r w:rsidR="00F004B3" w:rsidRPr="39A4890C">
        <w:rPr>
          <w:rFonts w:ascii="Calibri" w:eastAsia="Calibri" w:hAnsi="Calibri" w:cs="Calibri"/>
          <w:sz w:val="22"/>
          <w:szCs w:val="22"/>
        </w:rPr>
        <w:t>) Department</w:t>
      </w:r>
      <w:r w:rsidR="00F004B3">
        <w:rPr>
          <w:rFonts w:ascii="Calibri" w:eastAsia="Calibri" w:hAnsi="Calibri" w:cs="Calibri"/>
          <w:sz w:val="22"/>
          <w:szCs w:val="22"/>
        </w:rPr>
        <w:t xml:space="preserve"> of Internal Medicine</w:t>
      </w:r>
      <w:r w:rsidR="001E4191">
        <w:rPr>
          <w:rFonts w:ascii="Calibri" w:eastAsia="Calibri" w:hAnsi="Calibri" w:cs="Calibri"/>
          <w:sz w:val="22"/>
          <w:szCs w:val="22"/>
        </w:rPr>
        <w:t xml:space="preserve"> </w:t>
      </w:r>
      <w:r w:rsidR="4F18DF3E" w:rsidRPr="39A4890C">
        <w:rPr>
          <w:rFonts w:ascii="Calibri" w:eastAsia="Calibri" w:hAnsi="Calibri" w:cs="Calibri"/>
          <w:sz w:val="22"/>
          <w:szCs w:val="22"/>
        </w:rPr>
        <w:t xml:space="preserve">- </w:t>
      </w:r>
      <w:r w:rsidR="35EA63DA" w:rsidRPr="39A4890C">
        <w:rPr>
          <w:rFonts w:ascii="Calibri" w:eastAsia="Calibri" w:hAnsi="Calibri" w:cs="Calibri"/>
          <w:sz w:val="22"/>
          <w:szCs w:val="22"/>
        </w:rPr>
        <w:t xml:space="preserve">Erasmus </w:t>
      </w:r>
      <w:r w:rsidR="3758E3E9" w:rsidRPr="39A4890C">
        <w:rPr>
          <w:rFonts w:ascii="Calibri" w:eastAsia="Calibri" w:hAnsi="Calibri" w:cs="Calibri"/>
          <w:sz w:val="22"/>
          <w:szCs w:val="22"/>
        </w:rPr>
        <w:t>University Medical Center</w:t>
      </w:r>
      <w:r w:rsidR="7B0236A9" w:rsidRPr="39A4890C">
        <w:rPr>
          <w:rFonts w:ascii="Calibri" w:eastAsia="Calibri" w:hAnsi="Calibri" w:cs="Calibri"/>
          <w:sz w:val="22"/>
          <w:szCs w:val="22"/>
        </w:rPr>
        <w:t>,</w:t>
      </w:r>
      <w:r w:rsidR="35EA63DA" w:rsidRPr="39A4890C">
        <w:rPr>
          <w:rFonts w:ascii="Calibri" w:eastAsia="Calibri" w:hAnsi="Calibri" w:cs="Calibri"/>
          <w:sz w:val="22"/>
          <w:szCs w:val="22"/>
        </w:rPr>
        <w:t xml:space="preserve"> Rotterdam</w:t>
      </w:r>
      <w:r w:rsidR="77EC76CF" w:rsidRPr="39A4890C">
        <w:rPr>
          <w:rFonts w:ascii="Calibri" w:eastAsia="Calibri" w:hAnsi="Calibri" w:cs="Calibri"/>
          <w:sz w:val="22"/>
          <w:szCs w:val="22"/>
        </w:rPr>
        <w:t xml:space="preserve">, </w:t>
      </w:r>
      <w:r w:rsidR="35EA63DA" w:rsidRPr="39A4890C">
        <w:rPr>
          <w:rFonts w:ascii="Calibri" w:eastAsia="Calibri" w:hAnsi="Calibri" w:cs="Calibri"/>
          <w:sz w:val="22"/>
          <w:szCs w:val="22"/>
        </w:rPr>
        <w:t>the Netherlands</w:t>
      </w:r>
      <w:r w:rsidR="0B8F156D" w:rsidRPr="39A4890C">
        <w:rPr>
          <w:rFonts w:ascii="Calibri" w:eastAsia="Calibri" w:hAnsi="Calibri" w:cs="Calibri"/>
          <w:sz w:val="22"/>
          <w:szCs w:val="22"/>
        </w:rPr>
        <w:t xml:space="preserve">. </w:t>
      </w:r>
    </w:p>
    <w:p w14:paraId="57A0CF4E" w14:textId="77777777" w:rsidR="00730ADB" w:rsidRPr="00730ADB" w:rsidRDefault="00730ADB" w:rsidP="00730ADB"/>
    <w:p w14:paraId="26B17796" w14:textId="6F8D6393" w:rsidR="34696E4A" w:rsidRPr="00584B7F" w:rsidRDefault="65EB3385" w:rsidP="39A4890C">
      <w:pPr>
        <w:spacing w:line="257" w:lineRule="auto"/>
        <w:rPr>
          <w:rFonts w:ascii="Calibri" w:eastAsia="Calibri" w:hAnsi="Calibri" w:cs="Calibri"/>
          <w:i/>
          <w:lang w:val="nl-NL"/>
        </w:rPr>
      </w:pPr>
      <w:r w:rsidRPr="00584B7F">
        <w:rPr>
          <w:rFonts w:ascii="Calibri" w:eastAsia="Calibri" w:hAnsi="Calibri" w:cs="Calibri"/>
          <w:lang w:val="nl-NL"/>
        </w:rPr>
        <w:t>**</w:t>
      </w:r>
      <w:r w:rsidR="00E25C4D" w:rsidRPr="00584B7F">
        <w:rPr>
          <w:rFonts w:ascii="Calibri" w:eastAsia="Calibri" w:hAnsi="Calibri" w:cs="Calibri"/>
          <w:lang w:val="nl-NL"/>
        </w:rPr>
        <w:t xml:space="preserve"> </w:t>
      </w:r>
      <w:r w:rsidR="2C3E4E29" w:rsidRPr="00584B7F">
        <w:rPr>
          <w:rFonts w:ascii="Calibri" w:eastAsia="Calibri" w:hAnsi="Calibri" w:cs="Calibri"/>
          <w:lang w:val="nl-NL"/>
        </w:rPr>
        <w:t>Expert panel</w:t>
      </w:r>
      <w:r w:rsidR="00E25C4D" w:rsidRPr="00584B7F">
        <w:rPr>
          <w:rFonts w:ascii="Calibri" w:eastAsia="Calibri" w:hAnsi="Calibri" w:cs="Calibri"/>
          <w:lang w:val="nl-NL"/>
        </w:rPr>
        <w:t>: C</w:t>
      </w:r>
      <w:r w:rsidR="00584B7F" w:rsidRPr="00584B7F">
        <w:rPr>
          <w:rFonts w:ascii="Calibri" w:eastAsia="Calibri" w:hAnsi="Calibri" w:cs="Calibri"/>
          <w:lang w:val="nl-NL"/>
        </w:rPr>
        <w:t>hris</w:t>
      </w:r>
      <w:r w:rsidR="00E25C4D" w:rsidRPr="00584B7F">
        <w:rPr>
          <w:rFonts w:ascii="Calibri" w:eastAsia="Calibri" w:hAnsi="Calibri" w:cs="Calibri"/>
          <w:lang w:val="nl-NL"/>
        </w:rPr>
        <w:t xml:space="preserve"> </w:t>
      </w:r>
      <w:proofErr w:type="spellStart"/>
      <w:r w:rsidR="00E25C4D" w:rsidRPr="00584B7F">
        <w:rPr>
          <w:rFonts w:ascii="Calibri" w:eastAsia="Calibri" w:hAnsi="Calibri" w:cs="Calibri"/>
          <w:lang w:val="nl-NL"/>
        </w:rPr>
        <w:t>Bangma</w:t>
      </w:r>
      <w:proofErr w:type="spellEnd"/>
      <w:r w:rsidR="00E25C4D" w:rsidRPr="00584B7F">
        <w:rPr>
          <w:rFonts w:ascii="Calibri" w:eastAsia="Calibri" w:hAnsi="Calibri" w:cs="Calibri"/>
          <w:lang w:val="nl-NL"/>
        </w:rPr>
        <w:t>,</w:t>
      </w:r>
      <w:r w:rsidR="00E90A34" w:rsidRPr="00584B7F">
        <w:rPr>
          <w:rFonts w:ascii="Calibri" w:eastAsia="Calibri" w:hAnsi="Calibri" w:cs="Calibri"/>
          <w:lang w:val="nl-NL"/>
        </w:rPr>
        <w:t xml:space="preserve"> I</w:t>
      </w:r>
      <w:r w:rsidR="00584B7F">
        <w:rPr>
          <w:rFonts w:ascii="Calibri" w:eastAsia="Calibri" w:hAnsi="Calibri" w:cs="Calibri"/>
          <w:lang w:val="nl-NL"/>
        </w:rPr>
        <w:t>vo</w:t>
      </w:r>
      <w:r w:rsidR="00E90A34" w:rsidRPr="00584B7F">
        <w:rPr>
          <w:rFonts w:ascii="Calibri" w:eastAsia="Calibri" w:hAnsi="Calibri" w:cs="Calibri"/>
          <w:lang w:val="nl-NL"/>
        </w:rPr>
        <w:t xml:space="preserve"> Beetz, P</w:t>
      </w:r>
      <w:r w:rsidR="00584B7F" w:rsidRPr="00584B7F">
        <w:rPr>
          <w:rFonts w:ascii="Calibri" w:eastAsia="Calibri" w:hAnsi="Calibri" w:cs="Calibri"/>
          <w:lang w:val="nl-NL"/>
        </w:rPr>
        <w:t>atrick</w:t>
      </w:r>
      <w:r w:rsidR="00E90A34" w:rsidRPr="00584B7F">
        <w:rPr>
          <w:rFonts w:ascii="Calibri" w:eastAsia="Calibri" w:hAnsi="Calibri" w:cs="Calibri"/>
          <w:lang w:val="nl-NL"/>
        </w:rPr>
        <w:t xml:space="preserve"> </w:t>
      </w:r>
      <w:proofErr w:type="spellStart"/>
      <w:r w:rsidR="00E90A34" w:rsidRPr="00584B7F">
        <w:rPr>
          <w:rFonts w:ascii="Calibri" w:eastAsia="Calibri" w:hAnsi="Calibri" w:cs="Calibri"/>
          <w:lang w:val="nl-NL"/>
        </w:rPr>
        <w:t>Bindels</w:t>
      </w:r>
      <w:proofErr w:type="spellEnd"/>
      <w:r w:rsidR="00E90A34" w:rsidRPr="00584B7F">
        <w:rPr>
          <w:rFonts w:ascii="Calibri" w:eastAsia="Calibri" w:hAnsi="Calibri" w:cs="Calibri"/>
          <w:lang w:val="nl-NL"/>
        </w:rPr>
        <w:t xml:space="preserve">, </w:t>
      </w:r>
      <w:r w:rsidR="00584B7F" w:rsidRPr="00584B7F">
        <w:rPr>
          <w:rFonts w:ascii="Calibri" w:eastAsia="Calibri" w:hAnsi="Calibri" w:cs="Calibri"/>
          <w:lang w:val="nl-NL"/>
        </w:rPr>
        <w:t xml:space="preserve">Alexandra </w:t>
      </w:r>
      <w:r w:rsidR="00E90A34" w:rsidRPr="00584B7F">
        <w:rPr>
          <w:rFonts w:ascii="Calibri" w:eastAsia="Calibri" w:hAnsi="Calibri" w:cs="Calibri"/>
          <w:lang w:val="nl-NL"/>
        </w:rPr>
        <w:t>Brandt-Kerkhof, D</w:t>
      </w:r>
      <w:r w:rsidR="00584B7F">
        <w:rPr>
          <w:rFonts w:ascii="Calibri" w:eastAsia="Calibri" w:hAnsi="Calibri" w:cs="Calibri"/>
          <w:lang w:val="nl-NL"/>
        </w:rPr>
        <w:t>anielle</w:t>
      </w:r>
      <w:r w:rsidR="00E90A34" w:rsidRPr="00584B7F">
        <w:rPr>
          <w:rFonts w:ascii="Calibri" w:eastAsia="Calibri" w:hAnsi="Calibri" w:cs="Calibri"/>
          <w:lang w:val="nl-NL"/>
        </w:rPr>
        <w:t xml:space="preserve"> van Diepen, C</w:t>
      </w:r>
      <w:r w:rsidR="00584B7F">
        <w:rPr>
          <w:rFonts w:ascii="Calibri" w:eastAsia="Calibri" w:hAnsi="Calibri" w:cs="Calibri"/>
          <w:lang w:val="nl-NL"/>
        </w:rPr>
        <w:t>lemens</w:t>
      </w:r>
      <w:r w:rsidR="00E90A34" w:rsidRPr="00584B7F">
        <w:rPr>
          <w:rFonts w:ascii="Calibri" w:eastAsia="Calibri" w:hAnsi="Calibri" w:cs="Calibri"/>
          <w:lang w:val="nl-NL"/>
        </w:rPr>
        <w:t xml:space="preserve"> </w:t>
      </w:r>
      <w:proofErr w:type="spellStart"/>
      <w:r w:rsidR="00E90A34" w:rsidRPr="00584B7F">
        <w:rPr>
          <w:rFonts w:ascii="Calibri" w:eastAsia="Calibri" w:hAnsi="Calibri" w:cs="Calibri"/>
          <w:lang w:val="nl-NL"/>
        </w:rPr>
        <w:t>Dirven</w:t>
      </w:r>
      <w:proofErr w:type="spellEnd"/>
      <w:r w:rsidR="00E90A34" w:rsidRPr="00584B7F">
        <w:rPr>
          <w:rFonts w:ascii="Calibri" w:eastAsia="Calibri" w:hAnsi="Calibri" w:cs="Calibri"/>
          <w:lang w:val="nl-NL"/>
        </w:rPr>
        <w:t xml:space="preserve">, </w:t>
      </w:r>
      <w:proofErr w:type="spellStart"/>
      <w:r w:rsidR="00E90A34" w:rsidRPr="00584B7F">
        <w:rPr>
          <w:rFonts w:ascii="Calibri" w:eastAsia="Calibri" w:hAnsi="Calibri" w:cs="Calibri"/>
          <w:lang w:val="nl-NL"/>
        </w:rPr>
        <w:t>T</w:t>
      </w:r>
      <w:r w:rsidR="00584B7F">
        <w:rPr>
          <w:rFonts w:ascii="Calibri" w:eastAsia="Calibri" w:hAnsi="Calibri" w:cs="Calibri"/>
          <w:lang w:val="nl-NL"/>
        </w:rPr>
        <w:t>jebbe</w:t>
      </w:r>
      <w:proofErr w:type="spellEnd"/>
      <w:r w:rsidR="00E90A34" w:rsidRPr="00584B7F">
        <w:rPr>
          <w:rFonts w:ascii="Calibri" w:eastAsia="Calibri" w:hAnsi="Calibri" w:cs="Calibri"/>
          <w:lang w:val="nl-NL"/>
        </w:rPr>
        <w:t xml:space="preserve"> </w:t>
      </w:r>
      <w:proofErr w:type="spellStart"/>
      <w:r w:rsidR="00E90A34" w:rsidRPr="00584B7F">
        <w:rPr>
          <w:rFonts w:ascii="Calibri" w:eastAsia="Calibri" w:hAnsi="Calibri" w:cs="Calibri"/>
          <w:lang w:val="nl-NL"/>
        </w:rPr>
        <w:t>Galema</w:t>
      </w:r>
      <w:proofErr w:type="spellEnd"/>
      <w:r w:rsidR="00E90A34" w:rsidRPr="00584B7F">
        <w:rPr>
          <w:rFonts w:ascii="Calibri" w:eastAsia="Calibri" w:hAnsi="Calibri" w:cs="Calibri"/>
          <w:lang w:val="nl-NL"/>
        </w:rPr>
        <w:t xml:space="preserve">, </w:t>
      </w:r>
      <w:r w:rsidR="00584B7F" w:rsidRPr="00584B7F">
        <w:rPr>
          <w:rFonts w:ascii="Calibri" w:eastAsia="Calibri" w:hAnsi="Calibri" w:cs="Calibri"/>
          <w:lang w:val="nl-NL"/>
        </w:rPr>
        <w:t>Jeanette</w:t>
      </w:r>
      <w:r w:rsidR="00730ADB" w:rsidRPr="00584B7F">
        <w:rPr>
          <w:rFonts w:ascii="Calibri" w:eastAsia="Calibri" w:hAnsi="Calibri" w:cs="Calibri"/>
          <w:lang w:val="nl-NL"/>
        </w:rPr>
        <w:t xml:space="preserve"> </w:t>
      </w:r>
      <w:r w:rsidR="00E25C4D" w:rsidRPr="00584B7F">
        <w:rPr>
          <w:rFonts w:ascii="Calibri" w:eastAsia="Calibri" w:hAnsi="Calibri" w:cs="Calibri"/>
          <w:lang w:val="nl-NL"/>
        </w:rPr>
        <w:t>Goud</w:t>
      </w:r>
      <w:r w:rsidR="00730ADB" w:rsidRPr="00584B7F">
        <w:rPr>
          <w:rFonts w:ascii="Calibri" w:eastAsia="Calibri" w:hAnsi="Calibri" w:cs="Calibri"/>
          <w:lang w:val="nl-NL"/>
        </w:rPr>
        <w:t>z</w:t>
      </w:r>
      <w:r w:rsidR="00E25C4D" w:rsidRPr="00584B7F">
        <w:rPr>
          <w:rFonts w:ascii="Calibri" w:eastAsia="Calibri" w:hAnsi="Calibri" w:cs="Calibri"/>
          <w:lang w:val="nl-NL"/>
        </w:rPr>
        <w:t xml:space="preserve">waard, </w:t>
      </w:r>
      <w:r w:rsidR="00584B7F" w:rsidRPr="00584B7F">
        <w:rPr>
          <w:rFonts w:ascii="Calibri" w:eastAsia="Calibri" w:hAnsi="Calibri" w:cs="Calibri"/>
          <w:lang w:val="nl-NL"/>
        </w:rPr>
        <w:t xml:space="preserve">Mieke </w:t>
      </w:r>
      <w:r w:rsidR="00E90A34" w:rsidRPr="00584B7F">
        <w:rPr>
          <w:rFonts w:ascii="Calibri" w:eastAsia="Calibri" w:hAnsi="Calibri" w:cs="Calibri"/>
          <w:lang w:val="nl-NL"/>
        </w:rPr>
        <w:t>Hazes, S</w:t>
      </w:r>
      <w:r w:rsidR="00584B7F" w:rsidRPr="00584B7F">
        <w:rPr>
          <w:rFonts w:ascii="Calibri" w:eastAsia="Calibri" w:hAnsi="Calibri" w:cs="Calibri"/>
          <w:lang w:val="nl-NL"/>
        </w:rPr>
        <w:t>joerd</w:t>
      </w:r>
      <w:r w:rsidR="00E90A34" w:rsidRPr="00584B7F">
        <w:rPr>
          <w:rFonts w:ascii="Calibri" w:eastAsia="Calibri" w:hAnsi="Calibri" w:cs="Calibri"/>
          <w:lang w:val="nl-NL"/>
        </w:rPr>
        <w:t xml:space="preserve"> Lagarde, </w:t>
      </w:r>
      <w:r w:rsidR="00584B7F" w:rsidRPr="00584B7F">
        <w:rPr>
          <w:rFonts w:ascii="Calibri" w:eastAsia="Calibri" w:hAnsi="Calibri" w:cs="Calibri"/>
          <w:lang w:val="nl-NL"/>
        </w:rPr>
        <w:t>Harmke</w:t>
      </w:r>
      <w:r w:rsidR="00CE22D4" w:rsidRPr="00584B7F">
        <w:rPr>
          <w:rFonts w:ascii="Calibri" w:eastAsia="Calibri" w:hAnsi="Calibri" w:cs="Calibri"/>
          <w:lang w:val="nl-NL"/>
        </w:rPr>
        <w:t xml:space="preserve"> </w:t>
      </w:r>
      <w:proofErr w:type="spellStart"/>
      <w:r w:rsidR="00CE22D4" w:rsidRPr="00584B7F">
        <w:rPr>
          <w:rFonts w:ascii="Calibri" w:eastAsia="Calibri" w:hAnsi="Calibri" w:cs="Calibri"/>
          <w:lang w:val="nl-NL"/>
        </w:rPr>
        <w:t>Polinder</w:t>
      </w:r>
      <w:proofErr w:type="spellEnd"/>
      <w:r w:rsidR="00CE22D4" w:rsidRPr="00584B7F">
        <w:rPr>
          <w:rFonts w:ascii="Calibri" w:eastAsia="Calibri" w:hAnsi="Calibri" w:cs="Calibri"/>
          <w:lang w:val="nl-NL"/>
        </w:rPr>
        <w:t xml:space="preserve">-Bos, </w:t>
      </w:r>
      <w:r w:rsidR="00584B7F">
        <w:rPr>
          <w:rFonts w:ascii="Calibri" w:eastAsia="Calibri" w:hAnsi="Calibri" w:cs="Calibri"/>
          <w:lang w:val="nl-NL"/>
        </w:rPr>
        <w:t>Eva Maria</w:t>
      </w:r>
      <w:r w:rsidR="00E25C4D" w:rsidRPr="00584B7F">
        <w:rPr>
          <w:rFonts w:ascii="Calibri" w:eastAsia="Calibri" w:hAnsi="Calibri" w:cs="Calibri"/>
          <w:lang w:val="nl-NL"/>
        </w:rPr>
        <w:t xml:space="preserve"> Roes, </w:t>
      </w:r>
      <w:r w:rsidR="00584B7F">
        <w:rPr>
          <w:rFonts w:ascii="Calibri" w:eastAsia="Calibri" w:hAnsi="Calibri" w:cs="Calibri"/>
          <w:lang w:val="nl-NL"/>
        </w:rPr>
        <w:t>Hanneke</w:t>
      </w:r>
      <w:r w:rsidR="00E25C4D" w:rsidRPr="00584B7F">
        <w:rPr>
          <w:rFonts w:ascii="Calibri" w:eastAsia="Calibri" w:hAnsi="Calibri" w:cs="Calibri"/>
          <w:lang w:val="nl-NL"/>
        </w:rPr>
        <w:t xml:space="preserve"> Takkenberg, M</w:t>
      </w:r>
      <w:r w:rsidR="00584B7F">
        <w:rPr>
          <w:rFonts w:ascii="Calibri" w:eastAsia="Calibri" w:hAnsi="Calibri" w:cs="Calibri"/>
          <w:lang w:val="nl-NL"/>
        </w:rPr>
        <w:t>ark</w:t>
      </w:r>
      <w:r w:rsidR="00CE22D4" w:rsidRPr="00584B7F">
        <w:rPr>
          <w:rFonts w:ascii="Calibri" w:eastAsia="Calibri" w:hAnsi="Calibri" w:cs="Calibri"/>
          <w:lang w:val="nl-NL"/>
        </w:rPr>
        <w:t xml:space="preserve"> van</w:t>
      </w:r>
      <w:r w:rsidR="00E25C4D" w:rsidRPr="00584B7F">
        <w:rPr>
          <w:rFonts w:ascii="Calibri" w:eastAsia="Calibri" w:hAnsi="Calibri" w:cs="Calibri"/>
          <w:lang w:val="nl-NL"/>
        </w:rPr>
        <w:t xml:space="preserve"> Vledder, </w:t>
      </w:r>
      <w:commentRangeStart w:id="1"/>
      <w:r w:rsidR="00E25C4D" w:rsidRPr="00584B7F">
        <w:rPr>
          <w:rFonts w:ascii="Calibri" w:eastAsia="Calibri" w:hAnsi="Calibri" w:cs="Calibri"/>
          <w:i/>
          <w:lang w:val="nl-NL"/>
        </w:rPr>
        <w:t>Rode pen zonder naam?</w:t>
      </w:r>
      <w:commentRangeEnd w:id="1"/>
      <w:r w:rsidR="00E25C4D">
        <w:rPr>
          <w:rStyle w:val="CommentReference"/>
        </w:rPr>
        <w:commentReference w:id="1"/>
      </w:r>
      <w:r w:rsidR="00E25C4D" w:rsidRPr="00584B7F">
        <w:rPr>
          <w:rFonts w:ascii="Calibri" w:eastAsia="Calibri" w:hAnsi="Calibri" w:cs="Calibri"/>
          <w:i/>
          <w:lang w:val="nl-NL"/>
        </w:rPr>
        <w:t xml:space="preserve"> </w:t>
      </w:r>
    </w:p>
    <w:p w14:paraId="567F72F2" w14:textId="15C0E80F" w:rsidR="00584B7F" w:rsidRPr="00584B7F" w:rsidRDefault="00584B7F" w:rsidP="00584B7F">
      <w:pPr>
        <w:spacing w:line="257" w:lineRule="auto"/>
        <w:rPr>
          <w:lang w:val="nl-NL"/>
        </w:rPr>
      </w:pPr>
    </w:p>
    <w:p w14:paraId="12EB6B88" w14:textId="77777777" w:rsidR="00584B7F" w:rsidRPr="00584B7F" w:rsidRDefault="00584B7F" w:rsidP="39A4890C">
      <w:pPr>
        <w:spacing w:line="257" w:lineRule="auto"/>
        <w:rPr>
          <w:rFonts w:ascii="Calibri" w:eastAsia="Calibri" w:hAnsi="Calibri" w:cs="Calibri"/>
          <w:highlight w:val="yellow"/>
          <w:lang w:val="nl-NL"/>
        </w:rPr>
      </w:pPr>
    </w:p>
    <w:p w14:paraId="2FDE8EA6" w14:textId="77777777" w:rsidR="00584B7F" w:rsidRDefault="00EC12A5" w:rsidP="0084022E">
      <w:r w:rsidRPr="5911DDBD">
        <w:t xml:space="preserve">Intention to be submitted to: </w:t>
      </w:r>
    </w:p>
    <w:p w14:paraId="037F937F" w14:textId="5B2DAFC9" w:rsidR="00EC12A5" w:rsidRDefault="0097278A" w:rsidP="00584B7F">
      <w:pPr>
        <w:pStyle w:val="ListParagraph"/>
        <w:numPr>
          <w:ilvl w:val="0"/>
          <w:numId w:val="12"/>
        </w:numPr>
      </w:pPr>
      <w:r w:rsidRPr="5911DDBD">
        <w:t>NEJM</w:t>
      </w:r>
      <w:r w:rsidR="59D3F394" w:rsidRPr="5911DDBD">
        <w:t xml:space="preserve"> (advice to try the COVID-19 special, because NEJM is not that in</w:t>
      </w:r>
      <w:r w:rsidR="2427F0B9" w:rsidRPr="5911DDBD">
        <w:t xml:space="preserve">to </w:t>
      </w:r>
      <w:r w:rsidR="59D3F394" w:rsidRPr="5911DDBD">
        <w:t xml:space="preserve">decision models </w:t>
      </w:r>
      <w:r w:rsidR="798ECAD1" w:rsidRPr="5911DDBD">
        <w:t xml:space="preserve">- </w:t>
      </w:r>
      <w:r w:rsidR="59D3F394" w:rsidRPr="5911DDBD">
        <w:t xml:space="preserve">maybe for COVID they are) </w:t>
      </w:r>
      <w:r w:rsidR="392990EE" w:rsidRPr="5911DDBD">
        <w:t>How about we also talk about “</w:t>
      </w:r>
      <w:r w:rsidR="392990EE" w:rsidRPr="0084022E">
        <w:t xml:space="preserve">1. Emanuel EJ, Persad G, Upshur R, et al. Fair Allocation of Scarce Medical Resources in the Time of Covid-19. N </w:t>
      </w:r>
      <w:proofErr w:type="spellStart"/>
      <w:r w:rsidR="392990EE" w:rsidRPr="0084022E">
        <w:t>Engl</w:t>
      </w:r>
      <w:proofErr w:type="spellEnd"/>
      <w:r w:rsidR="392990EE" w:rsidRPr="0084022E">
        <w:t xml:space="preserve"> J Med 2020;1–7.” in the cover letter</w:t>
      </w:r>
    </w:p>
    <w:p w14:paraId="02BDA989" w14:textId="12A72AD3" w:rsidR="00584B7F" w:rsidRDefault="00584B7F" w:rsidP="00584B7F">
      <w:pPr>
        <w:pStyle w:val="ListParagraph"/>
        <w:numPr>
          <w:ilvl w:val="0"/>
          <w:numId w:val="12"/>
        </w:numPr>
      </w:pPr>
      <w:r>
        <w:t>BJM methods</w:t>
      </w:r>
    </w:p>
    <w:p w14:paraId="16063E4C" w14:textId="30F83718" w:rsidR="00584B7F" w:rsidRDefault="00584B7F">
      <w:pPr>
        <w:spacing w:after="160" w:line="259" w:lineRule="auto"/>
        <w:rPr>
          <w:b/>
        </w:rPr>
      </w:pPr>
      <w:r>
        <w:rPr>
          <w:b/>
        </w:rPr>
        <w:br w:type="page"/>
      </w:r>
    </w:p>
    <w:p w14:paraId="4D59845A" w14:textId="5CA7376D" w:rsidR="00737CE6" w:rsidRPr="00E11164" w:rsidRDefault="00737CE6" w:rsidP="39A4890C">
      <w:pPr>
        <w:pStyle w:val="Heading1"/>
        <w:rPr>
          <w:rFonts w:ascii="Calibri" w:hAnsi="Calibri" w:cs="Calibri"/>
          <w:lang w:val="en-US"/>
        </w:rPr>
      </w:pPr>
      <w:commentRangeStart w:id="2"/>
      <w:r w:rsidRPr="00E11164">
        <w:rPr>
          <w:rFonts w:ascii="Calibri" w:hAnsi="Calibri" w:cs="Calibri"/>
          <w:lang w:val="en-US"/>
        </w:rPr>
        <w:lastRenderedPageBreak/>
        <w:t>Abstract</w:t>
      </w:r>
      <w:commentRangeEnd w:id="2"/>
      <w:r w:rsidR="00234D3C" w:rsidRPr="00E11164">
        <w:rPr>
          <w:rStyle w:val="CommentReference"/>
          <w:rFonts w:ascii="Calibri" w:eastAsiaTheme="minorHAnsi" w:hAnsi="Calibri" w:cs="Calibri"/>
          <w:color w:val="auto"/>
        </w:rPr>
        <w:commentReference w:id="2"/>
      </w:r>
    </w:p>
    <w:p w14:paraId="7E375399" w14:textId="48280D20" w:rsidR="00737CE6" w:rsidRPr="00E11164" w:rsidRDefault="00737CE6" w:rsidP="39A4890C">
      <w:pPr>
        <w:pStyle w:val="Heading2"/>
        <w:rPr>
          <w:rFonts w:ascii="Calibri" w:hAnsi="Calibri" w:cs="Calibri"/>
          <w:lang w:val="en-US"/>
        </w:rPr>
      </w:pPr>
      <w:r w:rsidRPr="00E11164">
        <w:rPr>
          <w:rFonts w:ascii="Calibri" w:hAnsi="Calibri" w:cs="Calibri"/>
          <w:lang w:val="en-US"/>
        </w:rPr>
        <w:t>Background</w:t>
      </w:r>
      <w:r w:rsidR="575ACEF7" w:rsidRPr="00E11164">
        <w:rPr>
          <w:rFonts w:ascii="Calibri" w:hAnsi="Calibri" w:cs="Calibri"/>
          <w:lang w:val="en-US"/>
        </w:rPr>
        <w:t xml:space="preserve"> </w:t>
      </w:r>
    </w:p>
    <w:p w14:paraId="17403D68" w14:textId="29532EC0" w:rsidR="00641034" w:rsidRPr="00E11164" w:rsidRDefault="2D123B5C" w:rsidP="5911DDBD">
      <w:pPr>
        <w:spacing w:line="257" w:lineRule="auto"/>
        <w:rPr>
          <w:rFonts w:ascii="Calibri" w:eastAsia="Calibri" w:hAnsi="Calibri" w:cs="Calibri"/>
        </w:rPr>
      </w:pPr>
      <w:r w:rsidRPr="00E11164">
        <w:rPr>
          <w:rFonts w:ascii="Calibri" w:eastAsia="Calibri" w:hAnsi="Calibri" w:cs="Calibri"/>
        </w:rPr>
        <w:t xml:space="preserve">COVID-19 has put </w:t>
      </w:r>
      <w:r w:rsidR="00584B7F" w:rsidRPr="00E11164">
        <w:rPr>
          <w:rFonts w:ascii="Calibri" w:eastAsia="Calibri" w:hAnsi="Calibri" w:cs="Calibri"/>
          <w:strike/>
        </w:rPr>
        <w:t>unprecedented</w:t>
      </w:r>
      <w:r w:rsidR="00584B7F" w:rsidRPr="00E11164">
        <w:rPr>
          <w:rFonts w:ascii="Calibri" w:eastAsia="Calibri" w:hAnsi="Calibri" w:cs="Calibri"/>
        </w:rPr>
        <w:t xml:space="preserve"> </w:t>
      </w:r>
      <w:r w:rsidRPr="00E11164">
        <w:rPr>
          <w:rFonts w:ascii="Calibri" w:eastAsia="Calibri" w:hAnsi="Calibri" w:cs="Calibri"/>
        </w:rPr>
        <w:t xml:space="preserve">pressure on health care systems worldwide. This has </w:t>
      </w:r>
      <w:r w:rsidR="690F5B0A" w:rsidRPr="00E11164">
        <w:rPr>
          <w:rFonts w:ascii="Calibri" w:eastAsia="Calibri" w:hAnsi="Calibri" w:cs="Calibri"/>
        </w:rPr>
        <w:t>led</w:t>
      </w:r>
      <w:r w:rsidRPr="00E11164">
        <w:rPr>
          <w:rFonts w:ascii="Calibri" w:eastAsia="Calibri" w:hAnsi="Calibri" w:cs="Calibri"/>
        </w:rPr>
        <w:t xml:space="preserve"> to a reduction of the health care capacity available f</w:t>
      </w:r>
      <w:r w:rsidR="00584B7F" w:rsidRPr="00E11164">
        <w:rPr>
          <w:rFonts w:ascii="Calibri" w:eastAsia="Calibri" w:hAnsi="Calibri" w:cs="Calibri"/>
        </w:rPr>
        <w:t xml:space="preserve">or non-emergency surgical interventions. </w:t>
      </w:r>
      <w:r w:rsidRPr="00E11164">
        <w:rPr>
          <w:rFonts w:ascii="Calibri" w:eastAsia="Calibri" w:hAnsi="Calibri" w:cs="Calibri"/>
        </w:rPr>
        <w:t xml:space="preserve">As a result, an accumulating </w:t>
      </w:r>
      <w:r w:rsidR="00691552" w:rsidRPr="00E11164">
        <w:rPr>
          <w:rFonts w:ascii="Calibri" w:eastAsia="Calibri" w:hAnsi="Calibri" w:cs="Calibri"/>
        </w:rPr>
        <w:t>number</w:t>
      </w:r>
      <w:r w:rsidRPr="00E11164">
        <w:rPr>
          <w:rFonts w:ascii="Calibri" w:eastAsia="Calibri" w:hAnsi="Calibri" w:cs="Calibri"/>
        </w:rPr>
        <w:t xml:space="preserve"> of patients is waiting for vital surgeries</w:t>
      </w:r>
      <w:r w:rsidR="1A8865B7" w:rsidRPr="00E11164">
        <w:rPr>
          <w:rFonts w:ascii="Calibri" w:eastAsia="Calibri" w:hAnsi="Calibri" w:cs="Calibri"/>
        </w:rPr>
        <w:t xml:space="preserve"> and</w:t>
      </w:r>
      <w:r w:rsidRPr="00E11164">
        <w:rPr>
          <w:rFonts w:ascii="Calibri" w:eastAsia="Calibri" w:hAnsi="Calibri" w:cs="Calibri"/>
        </w:rPr>
        <w:t xml:space="preserve"> societ</w:t>
      </w:r>
      <w:r w:rsidR="009262F5" w:rsidRPr="00E11164">
        <w:rPr>
          <w:rFonts w:ascii="Calibri" w:eastAsia="Calibri" w:hAnsi="Calibri" w:cs="Calibri"/>
        </w:rPr>
        <w:t xml:space="preserve">ies </w:t>
      </w:r>
      <w:r w:rsidR="00584B7F" w:rsidRPr="00E11164">
        <w:rPr>
          <w:rFonts w:ascii="Calibri" w:eastAsia="Calibri" w:hAnsi="Calibri" w:cs="Calibri"/>
        </w:rPr>
        <w:t>face</w:t>
      </w:r>
      <w:r w:rsidRPr="00E11164">
        <w:rPr>
          <w:rFonts w:ascii="Calibri" w:eastAsia="Calibri" w:hAnsi="Calibri" w:cs="Calibri"/>
        </w:rPr>
        <w:t xml:space="preserve"> dilemmas about</w:t>
      </w:r>
      <w:r w:rsidR="00691552" w:rsidRPr="00E11164">
        <w:rPr>
          <w:rFonts w:ascii="Calibri" w:eastAsia="Calibri" w:hAnsi="Calibri" w:cs="Calibri"/>
        </w:rPr>
        <w:t xml:space="preserve"> prioritization of patients. </w:t>
      </w:r>
      <w:r w:rsidR="77CE9379" w:rsidRPr="00E11164">
        <w:rPr>
          <w:rFonts w:ascii="Calibri" w:eastAsia="Calibri" w:hAnsi="Calibri" w:cs="Calibri"/>
        </w:rPr>
        <w:t xml:space="preserve">Therefore, </w:t>
      </w:r>
      <w:r w:rsidR="00E25C4D" w:rsidRPr="00E11164">
        <w:rPr>
          <w:rFonts w:ascii="Calibri" w:eastAsia="Calibri" w:hAnsi="Calibri" w:cs="Calibri"/>
        </w:rPr>
        <w:t xml:space="preserve">our objective was </w:t>
      </w:r>
      <w:r w:rsidR="77CE9379" w:rsidRPr="00E11164">
        <w:rPr>
          <w:rFonts w:ascii="Calibri" w:eastAsia="Calibri" w:hAnsi="Calibri" w:cs="Calibri"/>
        </w:rPr>
        <w:t>to develop a decision model to estimate the effects of delay of surgical interventio</w:t>
      </w:r>
      <w:r w:rsidR="00CD22EF" w:rsidRPr="00E11164">
        <w:rPr>
          <w:rFonts w:ascii="Calibri" w:eastAsia="Calibri" w:hAnsi="Calibri" w:cs="Calibri"/>
        </w:rPr>
        <w:t>n</w:t>
      </w:r>
      <w:r w:rsidR="009262F5" w:rsidRPr="00E11164">
        <w:rPr>
          <w:rFonts w:ascii="Calibri" w:eastAsia="Calibri" w:hAnsi="Calibri" w:cs="Calibri"/>
        </w:rPr>
        <w:t>s</w:t>
      </w:r>
      <w:r w:rsidR="00CD22EF" w:rsidRPr="00E11164">
        <w:rPr>
          <w:rFonts w:ascii="Calibri" w:eastAsia="Calibri" w:hAnsi="Calibri" w:cs="Calibri"/>
        </w:rPr>
        <w:t xml:space="preserve"> on health </w:t>
      </w:r>
      <w:r w:rsidR="00F65E0F" w:rsidRPr="00E11164">
        <w:rPr>
          <w:rFonts w:ascii="Calibri" w:eastAsia="Calibri" w:hAnsi="Calibri" w:cs="Calibri"/>
          <w:strike/>
        </w:rPr>
        <w:t>and quality of life</w:t>
      </w:r>
      <w:r w:rsidR="00F65E0F" w:rsidRPr="00E11164">
        <w:rPr>
          <w:rFonts w:ascii="Calibri" w:eastAsia="Calibri" w:hAnsi="Calibri" w:cs="Calibri"/>
        </w:rPr>
        <w:t xml:space="preserve"> </w:t>
      </w:r>
      <w:r w:rsidR="00CD22EF" w:rsidRPr="00E11164">
        <w:rPr>
          <w:rFonts w:ascii="Calibri" w:eastAsia="Calibri" w:hAnsi="Calibri" w:cs="Calibri"/>
        </w:rPr>
        <w:t xml:space="preserve">that can be used </w:t>
      </w:r>
      <w:r w:rsidR="009262F5" w:rsidRPr="00E11164">
        <w:rPr>
          <w:rFonts w:ascii="Calibri" w:eastAsia="Calibri" w:hAnsi="Calibri" w:cs="Calibri"/>
        </w:rPr>
        <w:t xml:space="preserve">for </w:t>
      </w:r>
      <w:r w:rsidR="77CE9379" w:rsidRPr="00E11164">
        <w:rPr>
          <w:rFonts w:ascii="Calibri" w:eastAsia="Calibri" w:hAnsi="Calibri" w:cs="Calibri"/>
        </w:rPr>
        <w:t>prioritization</w:t>
      </w:r>
      <w:r w:rsidR="009262F5" w:rsidRPr="00E11164">
        <w:rPr>
          <w:rFonts w:ascii="Calibri" w:eastAsia="Calibri" w:hAnsi="Calibri" w:cs="Calibri"/>
        </w:rPr>
        <w:t xml:space="preserve">. </w:t>
      </w:r>
    </w:p>
    <w:p w14:paraId="013EE63B" w14:textId="77777777" w:rsidR="00584B7F" w:rsidRPr="00E11164"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E11164" w:rsidRDefault="00CF102E" w:rsidP="5911DDBD">
      <w:pPr>
        <w:spacing w:line="257" w:lineRule="auto"/>
        <w:rPr>
          <w:rFonts w:ascii="Calibri" w:hAnsi="Calibri" w:cs="Calibri"/>
        </w:rPr>
      </w:pPr>
      <w:r w:rsidRPr="00E11164">
        <w:rPr>
          <w:rFonts w:ascii="Calibri" w:eastAsiaTheme="majorEastAsia" w:hAnsi="Calibri" w:cs="Calibri"/>
          <w:color w:val="2E74B5" w:themeColor="accent1" w:themeShade="BF"/>
          <w:sz w:val="26"/>
          <w:szCs w:val="26"/>
        </w:rPr>
        <w:t>Methods</w:t>
      </w:r>
    </w:p>
    <w:p w14:paraId="05AD1657" w14:textId="1A3EA009" w:rsidR="6822F292" w:rsidRPr="00E11164" w:rsidRDefault="2A7BBB39" w:rsidP="39A4890C">
      <w:pPr>
        <w:spacing w:line="257" w:lineRule="auto"/>
        <w:rPr>
          <w:rFonts w:ascii="Calibri" w:eastAsia="Calibri" w:hAnsi="Calibri" w:cs="Calibri"/>
        </w:rPr>
      </w:pPr>
      <w:r w:rsidRPr="00E11164">
        <w:rPr>
          <w:rFonts w:ascii="Calibri" w:eastAsia="Calibri" w:hAnsi="Calibri" w:cs="Calibri"/>
        </w:rPr>
        <w:t xml:space="preserve">A </w:t>
      </w:r>
      <w:r w:rsidR="76C08BBD" w:rsidRPr="00E11164">
        <w:rPr>
          <w:rFonts w:ascii="Calibri" w:eastAsia="Calibri" w:hAnsi="Calibri" w:cs="Calibri"/>
        </w:rPr>
        <w:t xml:space="preserve">cohort </w:t>
      </w:r>
      <w:r w:rsidR="1D5CFBBB" w:rsidRPr="00E11164">
        <w:rPr>
          <w:rFonts w:ascii="Calibri" w:eastAsia="Calibri" w:hAnsi="Calibri" w:cs="Calibri"/>
        </w:rPr>
        <w:t>state-transition</w:t>
      </w:r>
      <w:r w:rsidR="59E186D9" w:rsidRPr="00E11164">
        <w:rPr>
          <w:rFonts w:ascii="Calibri" w:eastAsia="Calibri" w:hAnsi="Calibri" w:cs="Calibri"/>
        </w:rPr>
        <w:t xml:space="preserve"> </w:t>
      </w:r>
      <w:r w:rsidR="1D5CFBBB" w:rsidRPr="00E11164">
        <w:rPr>
          <w:rFonts w:ascii="Calibri" w:eastAsia="Calibri" w:hAnsi="Calibri" w:cs="Calibri"/>
        </w:rPr>
        <w:t>model</w:t>
      </w:r>
      <w:r w:rsidR="6822F292" w:rsidRPr="00E11164">
        <w:rPr>
          <w:rFonts w:ascii="Calibri" w:eastAsia="Calibri" w:hAnsi="Calibri" w:cs="Calibri"/>
        </w:rPr>
        <w:t xml:space="preserve"> </w:t>
      </w:r>
      <w:r w:rsidR="6C923BF2" w:rsidRPr="00E11164">
        <w:rPr>
          <w:rFonts w:ascii="Calibri" w:eastAsia="Calibri" w:hAnsi="Calibri" w:cs="Calibri"/>
        </w:rPr>
        <w:t>was developed</w:t>
      </w:r>
      <w:r w:rsidR="31842AB1" w:rsidRPr="00E11164">
        <w:rPr>
          <w:rFonts w:ascii="Calibri" w:eastAsia="Calibri" w:hAnsi="Calibri" w:cs="Calibri"/>
        </w:rPr>
        <w:t xml:space="preserve"> to </w:t>
      </w:r>
      <w:r w:rsidR="4D5FD6A8" w:rsidRPr="00E11164">
        <w:rPr>
          <w:rFonts w:ascii="Calibri" w:eastAsia="Calibri" w:hAnsi="Calibri" w:cs="Calibri"/>
        </w:rPr>
        <w:t>simulate</w:t>
      </w:r>
      <w:r w:rsidR="31842AB1" w:rsidRPr="00E11164">
        <w:rPr>
          <w:rFonts w:ascii="Calibri" w:eastAsia="Calibri" w:hAnsi="Calibri" w:cs="Calibri"/>
        </w:rPr>
        <w:t xml:space="preserve"> long-term implications of delaying surgery.</w:t>
      </w:r>
      <w:r w:rsidR="6C923BF2" w:rsidRPr="00E11164">
        <w:rPr>
          <w:rFonts w:ascii="Calibri" w:eastAsia="Calibri" w:hAnsi="Calibri" w:cs="Calibri"/>
        </w:rPr>
        <w:t xml:space="preserve"> </w:t>
      </w:r>
      <w:r w:rsidR="00ED35E2" w:rsidRPr="00E11164">
        <w:rPr>
          <w:rFonts w:ascii="Calibri" w:eastAsia="Calibri" w:hAnsi="Calibri" w:cs="Calibri"/>
        </w:rPr>
        <w:t xml:space="preserve">The model was applied to </w:t>
      </w:r>
      <w:commentRangeStart w:id="3"/>
      <w:r w:rsidR="00ED35E2" w:rsidRPr="00E11164">
        <w:rPr>
          <w:rFonts w:ascii="Calibri" w:eastAsia="Calibri" w:hAnsi="Calibri" w:cs="Calibri"/>
        </w:rPr>
        <w:t>34 sem</w:t>
      </w:r>
      <w:commentRangeEnd w:id="3"/>
      <w:r w:rsidR="00ED35E2" w:rsidRPr="00E11164">
        <w:rPr>
          <w:rStyle w:val="CommentReference"/>
          <w:rFonts w:ascii="Calibri" w:hAnsi="Calibri" w:cs="Calibri"/>
        </w:rPr>
        <w:commentReference w:id="3"/>
      </w:r>
      <w:r w:rsidR="00ED35E2" w:rsidRPr="00E11164">
        <w:rPr>
          <w:rFonts w:ascii="Calibri" w:eastAsia="Calibri" w:hAnsi="Calibri" w:cs="Calibri"/>
        </w:rPr>
        <w:t xml:space="preserve">i-elective </w:t>
      </w:r>
      <w:r w:rsidR="00ED35E2" w:rsidRPr="00E11164">
        <w:rPr>
          <w:rFonts w:ascii="Calibri" w:eastAsia="Calibri" w:hAnsi="Calibri" w:cs="Calibri"/>
          <w:strike/>
        </w:rPr>
        <w:t xml:space="preserve">(not necessarily performed within 3 days, but ideally performed within 3 weeks) </w:t>
      </w:r>
      <w:r w:rsidR="00ED35E2" w:rsidRPr="00E11164">
        <w:rPr>
          <w:rFonts w:ascii="Calibri" w:eastAsia="Calibri" w:hAnsi="Calibri" w:cs="Calibri"/>
        </w:rPr>
        <w:t>surger</w:t>
      </w:r>
      <w:r w:rsidR="00E11164" w:rsidRPr="00E11164">
        <w:rPr>
          <w:rFonts w:ascii="Calibri" w:eastAsia="Calibri" w:hAnsi="Calibri" w:cs="Calibri"/>
        </w:rPr>
        <w:t>ies</w:t>
      </w:r>
      <w:r w:rsidR="00ED35E2" w:rsidRPr="00E11164">
        <w:rPr>
          <w:rFonts w:ascii="Calibri" w:eastAsia="Calibri" w:hAnsi="Calibri" w:cs="Calibri"/>
        </w:rPr>
        <w:t xml:space="preserve"> on adults commonly performed in </w:t>
      </w:r>
      <w:r w:rsidR="00E11164" w:rsidRPr="00E11164">
        <w:rPr>
          <w:rFonts w:ascii="Calibri" w:eastAsia="Calibri" w:hAnsi="Calibri" w:cs="Calibri"/>
        </w:rPr>
        <w:t>one of the eight</w:t>
      </w:r>
      <w:r w:rsidR="00ED35E2" w:rsidRPr="00E11164">
        <w:rPr>
          <w:rFonts w:ascii="Calibri" w:eastAsia="Calibri" w:hAnsi="Calibri" w:cs="Calibri"/>
        </w:rPr>
        <w:t xml:space="preserve"> Dutch academic hospital</w:t>
      </w:r>
      <w:r w:rsidR="00E11164" w:rsidRPr="00E11164">
        <w:rPr>
          <w:rFonts w:ascii="Calibri" w:eastAsia="Calibri" w:hAnsi="Calibri" w:cs="Calibri"/>
        </w:rPr>
        <w:t>s</w:t>
      </w:r>
      <w:r w:rsidR="00ED35E2" w:rsidRPr="00E11164">
        <w:rPr>
          <w:rFonts w:ascii="Calibri" w:eastAsia="Calibri" w:hAnsi="Calibri" w:cs="Calibri"/>
        </w:rPr>
        <w:t xml:space="preserve">. </w:t>
      </w:r>
      <w:r w:rsidR="5C2CAAC5" w:rsidRPr="00E11164">
        <w:rPr>
          <w:rFonts w:ascii="Calibri" w:eastAsia="Calibri" w:hAnsi="Calibri" w:cs="Calibri"/>
        </w:rPr>
        <w:t>W</w:t>
      </w:r>
      <w:r w:rsidR="0BFBD5F4" w:rsidRPr="00E11164">
        <w:rPr>
          <w:rFonts w:ascii="Calibri" w:eastAsia="Calibri" w:hAnsi="Calibri" w:cs="Calibri"/>
        </w:rPr>
        <w:t xml:space="preserve">e compared scenarios </w:t>
      </w:r>
      <w:r w:rsidR="3CFE8599" w:rsidRPr="00E11164">
        <w:rPr>
          <w:rFonts w:ascii="Calibri" w:eastAsia="Calibri" w:hAnsi="Calibri" w:cs="Calibri"/>
        </w:rPr>
        <w:t xml:space="preserve">of delaying surgery from two weeks up to </w:t>
      </w:r>
      <w:r w:rsidR="00F65E0F" w:rsidRPr="00E11164">
        <w:rPr>
          <w:rFonts w:ascii="Calibri" w:eastAsia="Calibri" w:hAnsi="Calibri" w:cs="Calibri"/>
        </w:rPr>
        <w:t>one</w:t>
      </w:r>
      <w:r w:rsidR="3CFE8599" w:rsidRPr="00E11164">
        <w:rPr>
          <w:rFonts w:ascii="Calibri" w:eastAsia="Calibri" w:hAnsi="Calibri" w:cs="Calibri"/>
        </w:rPr>
        <w:t xml:space="preserve"> year (with </w:t>
      </w:r>
      <w:r w:rsidR="00B1007B" w:rsidRPr="00E11164">
        <w:rPr>
          <w:rFonts w:ascii="Calibri" w:eastAsia="Calibri" w:hAnsi="Calibri" w:cs="Calibri"/>
        </w:rPr>
        <w:t>10-week</w:t>
      </w:r>
      <w:r w:rsidR="008D6471" w:rsidRPr="00E11164">
        <w:rPr>
          <w:rFonts w:ascii="Calibri" w:eastAsia="Calibri" w:hAnsi="Calibri" w:cs="Calibri"/>
        </w:rPr>
        <w:t xml:space="preserve"> intervals</w:t>
      </w:r>
      <w:r w:rsidR="3CFE8599" w:rsidRPr="00E11164">
        <w:rPr>
          <w:rFonts w:ascii="Calibri" w:eastAsia="Calibri" w:hAnsi="Calibri" w:cs="Calibri"/>
        </w:rPr>
        <w:t>) and no surgery at all</w:t>
      </w:r>
      <w:r w:rsidR="64035672" w:rsidRPr="00E11164">
        <w:rPr>
          <w:rFonts w:ascii="Calibri" w:eastAsia="Calibri" w:hAnsi="Calibri" w:cs="Calibri"/>
        </w:rPr>
        <w:t xml:space="preserve">. </w:t>
      </w:r>
      <w:r w:rsidR="3C23EE07" w:rsidRPr="00E11164">
        <w:rPr>
          <w:rFonts w:ascii="Calibri" w:eastAsia="Calibri" w:hAnsi="Calibri" w:cs="Calibri"/>
        </w:rPr>
        <w:t>Model p</w:t>
      </w:r>
      <w:r w:rsidR="7EFCE243" w:rsidRPr="00E11164">
        <w:rPr>
          <w:rFonts w:ascii="Calibri" w:eastAsia="Calibri" w:hAnsi="Calibri" w:cs="Calibri"/>
        </w:rPr>
        <w:t>arameter</w:t>
      </w:r>
      <w:r w:rsidR="00083EFD">
        <w:rPr>
          <w:rFonts w:ascii="Calibri" w:eastAsia="Calibri" w:hAnsi="Calibri" w:cs="Calibri"/>
        </w:rPr>
        <w:t xml:space="preserve">s </w:t>
      </w:r>
      <w:r w:rsidR="03D863F5" w:rsidRPr="00E11164">
        <w:rPr>
          <w:rFonts w:ascii="Calibri" w:eastAsia="Calibri" w:hAnsi="Calibri" w:cs="Calibri"/>
        </w:rPr>
        <w:t xml:space="preserve">were </w:t>
      </w:r>
      <w:r w:rsidR="763CBB0C" w:rsidRPr="00E11164">
        <w:rPr>
          <w:rFonts w:ascii="Calibri" w:eastAsia="Calibri" w:hAnsi="Calibri" w:cs="Calibri"/>
        </w:rPr>
        <w:t xml:space="preserve">based on </w:t>
      </w:r>
      <w:r w:rsidR="0195220A" w:rsidRPr="00E11164">
        <w:rPr>
          <w:rFonts w:ascii="Calibri" w:eastAsia="Calibri" w:hAnsi="Calibri" w:cs="Calibri"/>
        </w:rPr>
        <w:t xml:space="preserve">Dutch and American </w:t>
      </w:r>
      <w:r w:rsidR="763CBB0C" w:rsidRPr="00E11164">
        <w:rPr>
          <w:rFonts w:ascii="Calibri" w:eastAsia="Calibri" w:hAnsi="Calibri" w:cs="Calibri"/>
        </w:rPr>
        <w:t>registries, literature</w:t>
      </w:r>
      <w:r w:rsidR="7D1BB7DA" w:rsidRPr="00E11164">
        <w:rPr>
          <w:rFonts w:ascii="Calibri" w:eastAsia="Calibri" w:hAnsi="Calibri" w:cs="Calibri"/>
        </w:rPr>
        <w:t>,</w:t>
      </w:r>
      <w:r w:rsidR="3E8460B9" w:rsidRPr="00E11164">
        <w:rPr>
          <w:rFonts w:ascii="Calibri" w:eastAsia="Calibri" w:hAnsi="Calibri" w:cs="Calibri"/>
        </w:rPr>
        <w:t xml:space="preserve"> and the</w:t>
      </w:r>
      <w:r w:rsidR="763CBB0C" w:rsidRPr="00E11164">
        <w:rPr>
          <w:rFonts w:ascii="Calibri" w:eastAsia="Calibri" w:hAnsi="Calibri" w:cs="Calibri"/>
        </w:rPr>
        <w:t xml:space="preserve"> global burden of disease study by the World Health Organization. </w:t>
      </w:r>
      <w:r w:rsidR="4F2847E7" w:rsidRPr="00E11164">
        <w:rPr>
          <w:rFonts w:ascii="Calibri" w:eastAsia="Calibri" w:hAnsi="Calibri" w:cs="Calibri"/>
        </w:rPr>
        <w:t>For each surgi</w:t>
      </w:r>
      <w:r w:rsidR="14D71289" w:rsidRPr="00E11164">
        <w:rPr>
          <w:rFonts w:ascii="Calibri" w:eastAsia="Calibri" w:hAnsi="Calibri" w:cs="Calibri"/>
        </w:rPr>
        <w:t>cal i</w:t>
      </w:r>
      <w:r w:rsidR="4F2847E7" w:rsidRPr="00E11164">
        <w:rPr>
          <w:rFonts w:ascii="Calibri" w:eastAsia="Calibri" w:hAnsi="Calibri" w:cs="Calibri"/>
        </w:rPr>
        <w:t>ndication, w</w:t>
      </w:r>
      <w:r w:rsidR="62B79A33" w:rsidRPr="00E11164">
        <w:rPr>
          <w:rFonts w:ascii="Calibri" w:eastAsia="Calibri" w:hAnsi="Calibri" w:cs="Calibri"/>
        </w:rPr>
        <w:t>e estimate</w:t>
      </w:r>
      <w:r w:rsidR="00DB1A5E" w:rsidRPr="00E11164">
        <w:rPr>
          <w:rFonts w:ascii="Calibri" w:eastAsia="Calibri" w:hAnsi="Calibri" w:cs="Calibri"/>
        </w:rPr>
        <w:t>d</w:t>
      </w:r>
      <w:r w:rsidR="62B79A33" w:rsidRPr="00E11164">
        <w:rPr>
          <w:rFonts w:ascii="Calibri" w:eastAsia="Calibri" w:hAnsi="Calibri" w:cs="Calibri"/>
        </w:rPr>
        <w:t xml:space="preserve"> the</w:t>
      </w:r>
      <w:r w:rsidR="601FF003" w:rsidRPr="00E11164">
        <w:rPr>
          <w:rFonts w:ascii="Calibri" w:eastAsia="Calibri" w:hAnsi="Calibri" w:cs="Calibri"/>
        </w:rPr>
        <w:t xml:space="preserve"> average</w:t>
      </w:r>
      <w:r w:rsidR="62B79A33" w:rsidRPr="00E11164">
        <w:rPr>
          <w:rFonts w:ascii="Calibri" w:eastAsia="Calibri" w:hAnsi="Calibri" w:cs="Calibri"/>
        </w:rPr>
        <w:t xml:space="preserve"> expected </w:t>
      </w:r>
      <w:r w:rsidR="00F65E0F" w:rsidRPr="00E11164">
        <w:rPr>
          <w:rFonts w:ascii="Calibri" w:eastAsia="Calibri" w:hAnsi="Calibri" w:cs="Calibri"/>
        </w:rPr>
        <w:t>Q</w:t>
      </w:r>
      <w:r w:rsidR="62B79A33" w:rsidRPr="00E11164">
        <w:rPr>
          <w:rFonts w:ascii="Calibri" w:eastAsia="Calibri" w:hAnsi="Calibri" w:cs="Calibri"/>
        </w:rPr>
        <w:t>uality-</w:t>
      </w:r>
      <w:r w:rsidR="00F65E0F" w:rsidRPr="00E11164">
        <w:rPr>
          <w:rFonts w:ascii="Calibri" w:eastAsia="Calibri" w:hAnsi="Calibri" w:cs="Calibri"/>
        </w:rPr>
        <w:t>A</w:t>
      </w:r>
      <w:r w:rsidR="62B79A33" w:rsidRPr="00E11164">
        <w:rPr>
          <w:rFonts w:ascii="Calibri" w:eastAsia="Calibri" w:hAnsi="Calibri" w:cs="Calibri"/>
        </w:rPr>
        <w:t>djusted</w:t>
      </w:r>
      <w:r w:rsidR="00BA2617" w:rsidRPr="00E11164">
        <w:rPr>
          <w:rFonts w:ascii="Calibri" w:eastAsia="Calibri" w:hAnsi="Calibri" w:cs="Calibri"/>
        </w:rPr>
        <w:t xml:space="preserve"> </w:t>
      </w:r>
      <w:r w:rsidR="00F65E0F" w:rsidRPr="00E11164">
        <w:rPr>
          <w:rFonts w:ascii="Calibri" w:eastAsia="Calibri" w:hAnsi="Calibri" w:cs="Calibri"/>
        </w:rPr>
        <w:t>L</w:t>
      </w:r>
      <w:r w:rsidR="62B79A33" w:rsidRPr="00E11164">
        <w:rPr>
          <w:rFonts w:ascii="Calibri" w:eastAsia="Calibri" w:hAnsi="Calibri" w:cs="Calibri"/>
        </w:rPr>
        <w:t>ife</w:t>
      </w:r>
      <w:r w:rsidR="00F65E0F" w:rsidRPr="00E11164">
        <w:rPr>
          <w:rFonts w:ascii="Calibri" w:eastAsia="Calibri" w:hAnsi="Calibri" w:cs="Calibri"/>
        </w:rPr>
        <w:t>-Y</w:t>
      </w:r>
      <w:r w:rsidR="62B79A33" w:rsidRPr="00E11164">
        <w:rPr>
          <w:rFonts w:ascii="Calibri" w:eastAsia="Calibri" w:hAnsi="Calibri" w:cs="Calibri"/>
        </w:rPr>
        <w:t xml:space="preserve">ears (QALYs) </w:t>
      </w:r>
      <w:r w:rsidR="000C32EF" w:rsidRPr="00E11164">
        <w:rPr>
          <w:rFonts w:ascii="Calibri" w:eastAsia="Calibri" w:hAnsi="Calibri" w:cs="Calibri"/>
        </w:rPr>
        <w:t>for</w:t>
      </w:r>
      <w:r w:rsidR="62B79A33" w:rsidRPr="00E11164">
        <w:rPr>
          <w:rFonts w:ascii="Calibri" w:eastAsia="Calibri" w:hAnsi="Calibri" w:cs="Calibri"/>
        </w:rPr>
        <w:t xml:space="preserve"> </w:t>
      </w:r>
      <w:r w:rsidR="48A8E37C" w:rsidRPr="00E11164">
        <w:rPr>
          <w:rFonts w:ascii="Calibri" w:eastAsia="Calibri" w:hAnsi="Calibri" w:cs="Calibri"/>
        </w:rPr>
        <w:t xml:space="preserve">the different scenarios. </w:t>
      </w:r>
      <w:r w:rsidR="6F0D657E" w:rsidRPr="00E11164">
        <w:rPr>
          <w:rFonts w:ascii="Calibri" w:eastAsia="Calibri" w:hAnsi="Calibri" w:cs="Calibri"/>
        </w:rPr>
        <w:t>U</w:t>
      </w:r>
      <w:r w:rsidR="48A8E37C" w:rsidRPr="00E11164">
        <w:rPr>
          <w:rFonts w:ascii="Calibri" w:eastAsia="Calibri" w:hAnsi="Calibri" w:cs="Calibri"/>
        </w:rPr>
        <w:t xml:space="preserve">rgency </w:t>
      </w:r>
      <w:r w:rsidR="2BB3CF87" w:rsidRPr="00E11164">
        <w:rPr>
          <w:rFonts w:ascii="Calibri" w:eastAsia="Calibri" w:hAnsi="Calibri" w:cs="Calibri"/>
        </w:rPr>
        <w:t xml:space="preserve">was </w:t>
      </w:r>
      <w:r w:rsidR="2D3D80FB" w:rsidRPr="00E11164">
        <w:rPr>
          <w:rFonts w:ascii="Calibri" w:eastAsia="Calibri" w:hAnsi="Calibri" w:cs="Calibri"/>
        </w:rPr>
        <w:t>defined as</w:t>
      </w:r>
      <w:r w:rsidR="2BB3CF87" w:rsidRPr="00E11164">
        <w:rPr>
          <w:rFonts w:ascii="Calibri" w:eastAsia="Calibri" w:hAnsi="Calibri" w:cs="Calibri"/>
        </w:rPr>
        <w:t xml:space="preserve"> expected health loss</w:t>
      </w:r>
      <w:r w:rsidR="48A8E37C" w:rsidRPr="00E11164">
        <w:rPr>
          <w:rFonts w:ascii="Calibri" w:eastAsia="Calibri" w:hAnsi="Calibri" w:cs="Calibri"/>
        </w:rPr>
        <w:t xml:space="preserve"> </w:t>
      </w:r>
      <w:r w:rsidR="0A57DF2B" w:rsidRPr="00E11164">
        <w:rPr>
          <w:rFonts w:ascii="Calibri" w:eastAsia="Calibri" w:hAnsi="Calibri" w:cs="Calibri"/>
        </w:rPr>
        <w:t xml:space="preserve">due to </w:t>
      </w:r>
      <w:r w:rsidR="00641034" w:rsidRPr="00E11164">
        <w:rPr>
          <w:rFonts w:ascii="Calibri" w:eastAsia="Calibri" w:hAnsi="Calibri" w:cs="Calibri"/>
        </w:rPr>
        <w:t xml:space="preserve">surgical </w:t>
      </w:r>
      <w:r w:rsidR="000C32EF" w:rsidRPr="00E11164">
        <w:rPr>
          <w:rFonts w:ascii="Calibri" w:eastAsia="Calibri" w:hAnsi="Calibri" w:cs="Calibri"/>
        </w:rPr>
        <w:t>delay</w:t>
      </w:r>
      <w:r w:rsidR="2B1AB3D8" w:rsidRPr="00E11164">
        <w:rPr>
          <w:rFonts w:ascii="Calibri" w:eastAsia="Calibri" w:hAnsi="Calibri" w:cs="Calibri"/>
        </w:rPr>
        <w:t>,</w:t>
      </w:r>
      <w:r w:rsidR="0A57DF2B" w:rsidRPr="00E11164">
        <w:rPr>
          <w:rFonts w:ascii="Calibri" w:eastAsia="Calibri" w:hAnsi="Calibri" w:cs="Calibri"/>
        </w:rPr>
        <w:t xml:space="preserve"> expressed </w:t>
      </w:r>
      <w:r w:rsidR="6794ADAF" w:rsidRPr="00E11164">
        <w:rPr>
          <w:rFonts w:ascii="Calibri" w:eastAsia="Calibri" w:hAnsi="Calibri" w:cs="Calibri"/>
        </w:rPr>
        <w:t>in</w:t>
      </w:r>
      <w:r w:rsidR="0A57DF2B" w:rsidRPr="00E11164">
        <w:rPr>
          <w:rFonts w:ascii="Calibri" w:eastAsia="Calibri" w:hAnsi="Calibri" w:cs="Calibri"/>
        </w:rPr>
        <w:t xml:space="preserve"> QALY loss per </w:t>
      </w:r>
      <w:r w:rsidR="07998852" w:rsidRPr="00E11164">
        <w:rPr>
          <w:rFonts w:ascii="Calibri" w:eastAsia="Calibri" w:hAnsi="Calibri" w:cs="Calibri"/>
        </w:rPr>
        <w:t>month</w:t>
      </w:r>
      <w:r w:rsidR="0A57DF2B" w:rsidRPr="00E11164">
        <w:rPr>
          <w:rFonts w:ascii="Calibri" w:eastAsia="Calibri" w:hAnsi="Calibri" w:cs="Calibri"/>
        </w:rPr>
        <w:t xml:space="preserve"> (</w:t>
      </w:r>
      <w:r w:rsidR="0E63BA25" w:rsidRPr="00E11164">
        <w:rPr>
          <w:rFonts w:ascii="Calibri" w:eastAsia="Calibri" w:hAnsi="Calibri" w:cs="Calibri"/>
        </w:rPr>
        <w:t>QALY/month</w:t>
      </w:r>
      <w:r w:rsidR="0A57DF2B" w:rsidRPr="00E11164">
        <w:rPr>
          <w:rFonts w:ascii="Calibri" w:eastAsia="Calibri" w:hAnsi="Calibri" w:cs="Calibri"/>
        </w:rPr>
        <w:t>).</w:t>
      </w:r>
      <w:r w:rsidR="5F49363D" w:rsidRPr="00E11164">
        <w:rPr>
          <w:rFonts w:ascii="Calibri" w:eastAsia="Calibri" w:hAnsi="Calibri" w:cs="Calibri"/>
        </w:rPr>
        <w:t xml:space="preserve"> A probabilistic sensitivity analysis was performed to </w:t>
      </w:r>
      <w:r w:rsidR="00CD22EF" w:rsidRPr="00E11164">
        <w:rPr>
          <w:rFonts w:ascii="Calibri" w:eastAsia="Calibri" w:hAnsi="Calibri" w:cs="Calibri"/>
        </w:rPr>
        <w:t>incorporate</w:t>
      </w:r>
      <w:r w:rsidR="44EB8187" w:rsidRPr="00E11164">
        <w:rPr>
          <w:rFonts w:ascii="Calibri" w:eastAsia="Calibri" w:hAnsi="Calibri" w:cs="Calibri"/>
        </w:rPr>
        <w:t xml:space="preserve"> </w:t>
      </w:r>
      <w:r w:rsidR="5F49363D" w:rsidRPr="00E11164">
        <w:rPr>
          <w:rFonts w:ascii="Calibri" w:eastAsia="Calibri" w:hAnsi="Calibri" w:cs="Calibri"/>
        </w:rPr>
        <w:t>parameter u</w:t>
      </w:r>
      <w:r w:rsidR="31D5666C" w:rsidRPr="00E11164">
        <w:rPr>
          <w:rFonts w:ascii="Calibri" w:eastAsia="Calibri" w:hAnsi="Calibri" w:cs="Calibri"/>
        </w:rPr>
        <w:t xml:space="preserve">ncertainty </w:t>
      </w:r>
      <w:r w:rsidR="592E7758" w:rsidRPr="00E11164">
        <w:rPr>
          <w:rFonts w:ascii="Calibri" w:eastAsia="Calibri" w:hAnsi="Calibri" w:cs="Calibri"/>
        </w:rPr>
        <w:t xml:space="preserve">in </w:t>
      </w:r>
      <w:r w:rsidR="5F49363D" w:rsidRPr="00E11164">
        <w:rPr>
          <w:rFonts w:ascii="Calibri" w:eastAsia="Calibri" w:hAnsi="Calibri" w:cs="Calibri"/>
        </w:rPr>
        <w:t xml:space="preserve">the </w:t>
      </w:r>
      <w:r w:rsidR="12388453" w:rsidRPr="00E11164">
        <w:rPr>
          <w:rFonts w:ascii="Calibri" w:eastAsia="Calibri" w:hAnsi="Calibri" w:cs="Calibri"/>
        </w:rPr>
        <w:t xml:space="preserve">model </w:t>
      </w:r>
      <w:r w:rsidR="5EA56648" w:rsidRPr="00E11164">
        <w:rPr>
          <w:rFonts w:ascii="Calibri" w:eastAsia="Calibri" w:hAnsi="Calibri" w:cs="Calibri"/>
        </w:rPr>
        <w:t xml:space="preserve">estimates. </w:t>
      </w:r>
    </w:p>
    <w:p w14:paraId="29842AC0" w14:textId="77777777" w:rsidR="00584B7F" w:rsidRPr="00E11164" w:rsidRDefault="00584B7F" w:rsidP="39A4890C">
      <w:pPr>
        <w:pStyle w:val="Heading2"/>
        <w:spacing w:before="0" w:after="160" w:line="257" w:lineRule="auto"/>
        <w:rPr>
          <w:rFonts w:ascii="Calibri" w:hAnsi="Calibri" w:cs="Calibri"/>
          <w:lang w:val="en-US"/>
        </w:rPr>
      </w:pPr>
    </w:p>
    <w:p w14:paraId="68617D15" w14:textId="65131E74" w:rsidR="006D27F5" w:rsidRPr="00E11164" w:rsidRDefault="006D27F5" w:rsidP="39A4890C">
      <w:pPr>
        <w:pStyle w:val="Heading2"/>
        <w:spacing w:before="0" w:after="160" w:line="257" w:lineRule="auto"/>
        <w:rPr>
          <w:rFonts w:ascii="Calibri" w:eastAsia="Calibri" w:hAnsi="Calibri" w:cs="Calibri"/>
          <w:sz w:val="22"/>
          <w:szCs w:val="22"/>
          <w:lang w:val="en-US"/>
        </w:rPr>
      </w:pPr>
      <w:r w:rsidRPr="00E11164">
        <w:rPr>
          <w:rFonts w:ascii="Calibri" w:hAnsi="Calibri" w:cs="Calibri"/>
          <w:lang w:val="en-US"/>
        </w:rPr>
        <w:t>Results</w:t>
      </w:r>
    </w:p>
    <w:p w14:paraId="4EB4D464" w14:textId="4604CB92" w:rsidR="00354D49" w:rsidRPr="00E11164" w:rsidRDefault="00354D49" w:rsidP="636709EE">
      <w:pPr>
        <w:rPr>
          <w:rFonts w:ascii="Calibri" w:hAnsi="Calibri" w:cs="Calibri"/>
        </w:rPr>
      </w:pPr>
      <w:commentRangeStart w:id="4"/>
      <w:commentRangeStart w:id="5"/>
      <w:r w:rsidRPr="00E11164">
        <w:rPr>
          <w:rFonts w:ascii="Calibri" w:hAnsi="Calibri" w:cs="Calibri"/>
        </w:rPr>
        <w:t>The</w:t>
      </w:r>
      <w:r w:rsidR="003E5752" w:rsidRPr="00E11164">
        <w:rPr>
          <w:rFonts w:ascii="Calibri" w:hAnsi="Calibri" w:cs="Calibri"/>
        </w:rPr>
        <w:t xml:space="preserve"> maximum</w:t>
      </w:r>
      <w:r w:rsidRPr="00E11164">
        <w:rPr>
          <w:rFonts w:ascii="Calibri" w:hAnsi="Calibri" w:cs="Calibri"/>
        </w:rPr>
        <w:t xml:space="preserve"> QALYs</w:t>
      </w:r>
      <w:r w:rsidR="2FA01D4B" w:rsidRPr="00E11164">
        <w:rPr>
          <w:rFonts w:ascii="Calibri" w:hAnsi="Calibri" w:cs="Calibri"/>
        </w:rPr>
        <w:t xml:space="preserve"> gained varied</w:t>
      </w:r>
      <w:r w:rsidRPr="00E11164">
        <w:rPr>
          <w:rFonts w:ascii="Calibri" w:hAnsi="Calibri" w:cs="Calibri"/>
        </w:rPr>
        <w:t xml:space="preserve"> </w:t>
      </w:r>
      <w:r w:rsidR="066D105D" w:rsidRPr="00E11164">
        <w:rPr>
          <w:rFonts w:ascii="Calibri" w:hAnsi="Calibri" w:cs="Calibri"/>
        </w:rPr>
        <w:t>between procedures</w:t>
      </w:r>
      <w:r w:rsidR="2976397D" w:rsidRPr="00E11164">
        <w:rPr>
          <w:rFonts w:ascii="Calibri" w:hAnsi="Calibri" w:cs="Calibri"/>
        </w:rPr>
        <w:t>,</w:t>
      </w:r>
      <w:r w:rsidR="066D105D" w:rsidRPr="00E11164">
        <w:rPr>
          <w:rFonts w:ascii="Calibri" w:hAnsi="Calibri" w:cs="Calibri"/>
        </w:rPr>
        <w:t xml:space="preserve"> from </w:t>
      </w:r>
      <w:r w:rsidR="5D94B23F" w:rsidRPr="00E11164">
        <w:rPr>
          <w:rFonts w:ascii="Calibri" w:hAnsi="Calibri" w:cs="Calibri"/>
        </w:rPr>
        <w:t>0.54</w:t>
      </w:r>
      <w:r w:rsidR="35F30593" w:rsidRPr="00E11164">
        <w:rPr>
          <w:rFonts w:ascii="Calibri" w:hAnsi="Calibri" w:cs="Calibri"/>
        </w:rPr>
        <w:t xml:space="preserve"> QALYs</w:t>
      </w:r>
      <w:r w:rsidR="0871D245" w:rsidRPr="00E11164">
        <w:rPr>
          <w:rFonts w:ascii="Calibri" w:hAnsi="Calibri" w:cs="Calibri"/>
        </w:rPr>
        <w:t xml:space="preserve"> </w:t>
      </w:r>
      <w:r w:rsidR="6080B510" w:rsidRPr="00E11164">
        <w:rPr>
          <w:rFonts w:ascii="Calibri" w:hAnsi="Calibri" w:cs="Calibri"/>
        </w:rPr>
        <w:t>(</w:t>
      </w:r>
      <w:r w:rsidR="7BB41C7E" w:rsidRPr="00E11164">
        <w:rPr>
          <w:rFonts w:ascii="Calibri" w:hAnsi="Calibri" w:cs="Calibri"/>
        </w:rPr>
        <w:t>0.</w:t>
      </w:r>
      <w:r w:rsidR="6121B162" w:rsidRPr="00E11164">
        <w:rPr>
          <w:rFonts w:ascii="Calibri" w:hAnsi="Calibri" w:cs="Calibri"/>
        </w:rPr>
        <w:t>48</w:t>
      </w:r>
      <w:r w:rsidR="34677B95" w:rsidRPr="00E11164">
        <w:rPr>
          <w:rFonts w:ascii="Calibri" w:hAnsi="Calibri" w:cs="Calibri"/>
        </w:rPr>
        <w:t xml:space="preserve"> – 0.61</w:t>
      </w:r>
      <w:r w:rsidR="6DFDE68A" w:rsidRPr="00E11164">
        <w:rPr>
          <w:rFonts w:ascii="Calibri" w:hAnsi="Calibri" w:cs="Calibri"/>
        </w:rPr>
        <w:t xml:space="preserve">) </w:t>
      </w:r>
      <w:r w:rsidR="6316F09E" w:rsidRPr="00E11164">
        <w:rPr>
          <w:rFonts w:ascii="Calibri" w:hAnsi="Calibri" w:cs="Calibri"/>
        </w:rPr>
        <w:t xml:space="preserve">for resection of high-grade glioma </w:t>
      </w:r>
      <w:r w:rsidRPr="00E11164">
        <w:rPr>
          <w:rFonts w:ascii="Calibri" w:hAnsi="Calibri" w:cs="Calibri"/>
        </w:rPr>
        <w:t xml:space="preserve">to </w:t>
      </w:r>
      <w:r w:rsidR="52318DF1" w:rsidRPr="00E11164">
        <w:rPr>
          <w:rFonts w:ascii="Calibri" w:hAnsi="Calibri" w:cs="Calibri"/>
        </w:rPr>
        <w:t>10.3 QALYs</w:t>
      </w:r>
      <w:r w:rsidR="1E51B3F0" w:rsidRPr="00E11164">
        <w:rPr>
          <w:rFonts w:ascii="Calibri" w:hAnsi="Calibri" w:cs="Calibri"/>
        </w:rPr>
        <w:t xml:space="preserve"> </w:t>
      </w:r>
      <w:r w:rsidR="00083EFD">
        <w:rPr>
          <w:rFonts w:ascii="Calibri" w:hAnsi="Calibri" w:cs="Calibri"/>
        </w:rPr>
        <w:t>(</w:t>
      </w:r>
      <w:r w:rsidR="7A52D4E6" w:rsidRPr="00E11164">
        <w:rPr>
          <w:rFonts w:ascii="Calibri" w:hAnsi="Calibri" w:cs="Calibri"/>
        </w:rPr>
        <w:t xml:space="preserve">8.7 </w:t>
      </w:r>
      <w:r w:rsidR="1E51B3F0" w:rsidRPr="00E11164">
        <w:rPr>
          <w:rFonts w:ascii="Calibri" w:hAnsi="Calibri" w:cs="Calibri"/>
        </w:rPr>
        <w:t>-</w:t>
      </w:r>
      <w:r w:rsidR="31A54002" w:rsidRPr="00E11164">
        <w:rPr>
          <w:rFonts w:ascii="Calibri" w:hAnsi="Calibri" w:cs="Calibri"/>
        </w:rPr>
        <w:t xml:space="preserve"> 11.9</w:t>
      </w:r>
      <w:r w:rsidR="0D517A4F" w:rsidRPr="00E11164">
        <w:rPr>
          <w:rFonts w:ascii="Calibri" w:hAnsi="Calibri" w:cs="Calibri"/>
        </w:rPr>
        <w:t>)</w:t>
      </w:r>
      <w:r w:rsidR="5B74BB5B" w:rsidRPr="00E11164">
        <w:rPr>
          <w:rFonts w:ascii="Calibri" w:hAnsi="Calibri" w:cs="Calibri"/>
        </w:rPr>
        <w:t xml:space="preserve"> for kidney transplantation</w:t>
      </w:r>
      <w:r w:rsidR="6D9E4346" w:rsidRPr="00E11164">
        <w:rPr>
          <w:rFonts w:ascii="Calibri" w:hAnsi="Calibri" w:cs="Calibri"/>
        </w:rPr>
        <w:t>.</w:t>
      </w:r>
      <w:r w:rsidRPr="00E11164">
        <w:rPr>
          <w:rFonts w:ascii="Calibri" w:hAnsi="Calibri" w:cs="Calibri"/>
        </w:rPr>
        <w:t xml:space="preserve"> The </w:t>
      </w:r>
      <w:r w:rsidR="03226B7A" w:rsidRPr="00E11164">
        <w:rPr>
          <w:rFonts w:ascii="Calibri" w:hAnsi="Calibri" w:cs="Calibri"/>
        </w:rPr>
        <w:t>three</w:t>
      </w:r>
      <w:r w:rsidRPr="00E11164">
        <w:rPr>
          <w:rFonts w:ascii="Calibri" w:hAnsi="Calibri" w:cs="Calibri"/>
        </w:rPr>
        <w:t xml:space="preserve"> most urgent interventions were </w:t>
      </w:r>
      <w:r w:rsidR="5701EFA2" w:rsidRPr="00E11164">
        <w:rPr>
          <w:rFonts w:ascii="Calibri" w:hAnsi="Calibri" w:cs="Calibri"/>
        </w:rPr>
        <w:t xml:space="preserve">surgically </w:t>
      </w:r>
      <w:r w:rsidR="00B36A8C" w:rsidRPr="00E11164">
        <w:rPr>
          <w:rFonts w:ascii="Calibri" w:hAnsi="Calibri" w:cs="Calibri"/>
        </w:rPr>
        <w:t>repairing an a</w:t>
      </w:r>
      <w:r w:rsidR="561D70A5" w:rsidRPr="00E11164">
        <w:rPr>
          <w:rFonts w:ascii="Calibri" w:hAnsi="Calibri" w:cs="Calibri"/>
        </w:rPr>
        <w:t xml:space="preserve">bdominal </w:t>
      </w:r>
      <w:r w:rsidR="00D4128D" w:rsidRPr="00E11164">
        <w:rPr>
          <w:rFonts w:ascii="Calibri" w:hAnsi="Calibri" w:cs="Calibri"/>
        </w:rPr>
        <w:t xml:space="preserve">aorta </w:t>
      </w:r>
      <w:r w:rsidR="561D70A5" w:rsidRPr="00E11164">
        <w:rPr>
          <w:rFonts w:ascii="Calibri" w:hAnsi="Calibri" w:cs="Calibri"/>
        </w:rPr>
        <w:t xml:space="preserve">aneurysm </w:t>
      </w:r>
      <w:r w:rsidRPr="00E11164">
        <w:rPr>
          <w:rFonts w:ascii="Calibri" w:hAnsi="Calibri" w:cs="Calibri"/>
        </w:rPr>
        <w:t>(-</w:t>
      </w:r>
      <w:r w:rsidR="00B36A8C" w:rsidRPr="00E11164">
        <w:rPr>
          <w:rFonts w:ascii="Calibri" w:hAnsi="Calibri" w:cs="Calibri"/>
        </w:rPr>
        <w:t>0.</w:t>
      </w:r>
      <w:r w:rsidR="49D0DB95" w:rsidRPr="00E11164">
        <w:rPr>
          <w:rFonts w:ascii="Calibri" w:hAnsi="Calibri" w:cs="Calibri"/>
        </w:rPr>
        <w:t>1</w:t>
      </w:r>
      <w:r w:rsidR="05F09108" w:rsidRPr="00E11164">
        <w:rPr>
          <w:rFonts w:ascii="Calibri" w:hAnsi="Calibri" w:cs="Calibri"/>
        </w:rPr>
        <w:t>1</w:t>
      </w:r>
      <w:r w:rsidRPr="00E11164">
        <w:rPr>
          <w:rFonts w:ascii="Calibri" w:hAnsi="Calibri" w:cs="Calibri"/>
        </w:rPr>
        <w:t xml:space="preserve"> QALY/</w:t>
      </w:r>
      <w:r w:rsidR="162BFC04" w:rsidRPr="00E11164">
        <w:rPr>
          <w:rFonts w:ascii="Calibri" w:hAnsi="Calibri" w:cs="Calibri"/>
        </w:rPr>
        <w:t>month</w:t>
      </w:r>
      <w:r w:rsidRPr="00E11164">
        <w:rPr>
          <w:rFonts w:ascii="Calibri" w:hAnsi="Calibri" w:cs="Calibri"/>
        </w:rPr>
        <w:t xml:space="preserve">, </w:t>
      </w:r>
      <w:r w:rsidR="00B36A8C" w:rsidRPr="00E11164">
        <w:rPr>
          <w:rFonts w:ascii="Calibri" w:hAnsi="Calibri" w:cs="Calibri"/>
        </w:rPr>
        <w:t>-0.</w:t>
      </w:r>
      <w:r w:rsidR="015BAC35" w:rsidRPr="00E11164">
        <w:rPr>
          <w:rFonts w:ascii="Calibri" w:hAnsi="Calibri" w:cs="Calibri"/>
        </w:rPr>
        <w:t>1</w:t>
      </w:r>
      <w:r w:rsidR="22738618" w:rsidRPr="00E11164">
        <w:rPr>
          <w:rFonts w:ascii="Calibri" w:hAnsi="Calibri" w:cs="Calibri"/>
        </w:rPr>
        <w:t>3</w:t>
      </w:r>
      <w:r w:rsidR="00B36A8C" w:rsidRPr="00E11164">
        <w:rPr>
          <w:rFonts w:ascii="Calibri" w:hAnsi="Calibri" w:cs="Calibri"/>
        </w:rPr>
        <w:t xml:space="preserve"> –</w:t>
      </w:r>
      <w:r w:rsidRPr="00E11164">
        <w:rPr>
          <w:rFonts w:ascii="Calibri" w:hAnsi="Calibri" w:cs="Calibri"/>
        </w:rPr>
        <w:t xml:space="preserve"> </w:t>
      </w:r>
      <w:r w:rsidR="00B36A8C" w:rsidRPr="00E11164">
        <w:rPr>
          <w:rFonts w:ascii="Calibri" w:hAnsi="Calibri" w:cs="Calibri"/>
        </w:rPr>
        <w:t>-0.0</w:t>
      </w:r>
      <w:r w:rsidR="41BE6934" w:rsidRPr="00E11164">
        <w:rPr>
          <w:rFonts w:ascii="Calibri" w:hAnsi="Calibri" w:cs="Calibri"/>
        </w:rPr>
        <w:t>9</w:t>
      </w:r>
      <w:r w:rsidRPr="00E11164">
        <w:rPr>
          <w:rFonts w:ascii="Calibri" w:hAnsi="Calibri" w:cs="Calibri"/>
        </w:rPr>
        <w:t xml:space="preserve">), </w:t>
      </w:r>
      <w:r w:rsidR="6D4A6980" w:rsidRPr="00E11164">
        <w:rPr>
          <w:rFonts w:ascii="Calibri" w:hAnsi="Calibri" w:cs="Calibri"/>
        </w:rPr>
        <w:t>pacemaker</w:t>
      </w:r>
      <w:r w:rsidR="009D6D25" w:rsidRPr="00E11164">
        <w:rPr>
          <w:rFonts w:ascii="Calibri" w:hAnsi="Calibri" w:cs="Calibri"/>
        </w:rPr>
        <w:t xml:space="preserve"> implantation</w:t>
      </w:r>
      <w:r w:rsidR="6D4A6980" w:rsidRPr="00E11164">
        <w:rPr>
          <w:rFonts w:ascii="Calibri" w:hAnsi="Calibri" w:cs="Calibri"/>
        </w:rPr>
        <w:t xml:space="preserve"> </w:t>
      </w:r>
      <w:r w:rsidRPr="00E11164">
        <w:rPr>
          <w:rFonts w:ascii="Calibri" w:hAnsi="Calibri" w:cs="Calibri"/>
        </w:rPr>
        <w:t>(</w:t>
      </w:r>
      <w:r w:rsidR="33C785B9" w:rsidRPr="00E11164">
        <w:rPr>
          <w:rFonts w:ascii="Calibri" w:hAnsi="Calibri" w:cs="Calibri"/>
        </w:rPr>
        <w:t>-0.11 QALY/month, -0.22 - -0.04</w:t>
      </w:r>
      <w:r w:rsidRPr="00E11164">
        <w:rPr>
          <w:rFonts w:ascii="Calibri" w:hAnsi="Calibri" w:cs="Calibri"/>
        </w:rPr>
        <w:t xml:space="preserve">), </w:t>
      </w:r>
      <w:r w:rsidR="26865917" w:rsidRPr="00E11164">
        <w:rPr>
          <w:rFonts w:ascii="Calibri" w:hAnsi="Calibri" w:cs="Calibri"/>
        </w:rPr>
        <w:t>and resecti</w:t>
      </w:r>
      <w:r w:rsidR="00D4128D" w:rsidRPr="00E11164">
        <w:rPr>
          <w:rFonts w:ascii="Calibri" w:hAnsi="Calibri" w:cs="Calibri"/>
        </w:rPr>
        <w:t>ng</w:t>
      </w:r>
      <w:r w:rsidR="26865917" w:rsidRPr="00E11164">
        <w:rPr>
          <w:rFonts w:ascii="Calibri" w:hAnsi="Calibri" w:cs="Calibri"/>
        </w:rPr>
        <w:t xml:space="preserve"> </w:t>
      </w:r>
      <w:r w:rsidR="00D4128D" w:rsidRPr="00E11164">
        <w:rPr>
          <w:rFonts w:ascii="Calibri" w:hAnsi="Calibri" w:cs="Calibri"/>
        </w:rPr>
        <w:t>a</w:t>
      </w:r>
      <w:r w:rsidR="26865917" w:rsidRPr="00E11164">
        <w:rPr>
          <w:rFonts w:ascii="Calibri" w:hAnsi="Calibri" w:cs="Calibri"/>
        </w:rPr>
        <w:t xml:space="preserve"> cholang</w:t>
      </w:r>
      <w:r w:rsidR="33579CA6" w:rsidRPr="00E11164">
        <w:rPr>
          <w:rFonts w:ascii="Calibri" w:hAnsi="Calibri" w:cs="Calibri"/>
        </w:rPr>
        <w:t>i</w:t>
      </w:r>
      <w:r w:rsidR="26865917" w:rsidRPr="00E11164">
        <w:rPr>
          <w:rFonts w:ascii="Calibri" w:hAnsi="Calibri" w:cs="Calibri"/>
        </w:rPr>
        <w:t xml:space="preserve">ocarcinoma </w:t>
      </w:r>
      <w:r w:rsidRPr="00E11164">
        <w:rPr>
          <w:rFonts w:ascii="Calibri" w:hAnsi="Calibri" w:cs="Calibri"/>
        </w:rPr>
        <w:t>(</w:t>
      </w:r>
      <w:r w:rsidR="34ABA3DB" w:rsidRPr="00E11164">
        <w:rPr>
          <w:rFonts w:ascii="Calibri" w:hAnsi="Calibri" w:cs="Calibri"/>
        </w:rPr>
        <w:t>-0.09 QALY/month, -0.12 - -0.06</w:t>
      </w:r>
      <w:r w:rsidRPr="00E11164">
        <w:rPr>
          <w:rFonts w:ascii="Calibri" w:hAnsi="Calibri" w:cs="Calibri"/>
        </w:rPr>
        <w:t xml:space="preserve">). The </w:t>
      </w:r>
      <w:r w:rsidR="27D80749" w:rsidRPr="00E11164">
        <w:rPr>
          <w:rFonts w:ascii="Calibri" w:hAnsi="Calibri" w:cs="Calibri"/>
        </w:rPr>
        <w:t>three</w:t>
      </w:r>
      <w:r w:rsidRPr="00E11164">
        <w:rPr>
          <w:rFonts w:ascii="Calibri" w:hAnsi="Calibri" w:cs="Calibri"/>
        </w:rPr>
        <w:t xml:space="preserve"> least urgent interventions were </w:t>
      </w:r>
      <w:r w:rsidR="09766975" w:rsidRPr="00E11164">
        <w:rPr>
          <w:rFonts w:ascii="Calibri" w:hAnsi="Calibri" w:cs="Calibri"/>
        </w:rPr>
        <w:t xml:space="preserve">the placing of a shunt for </w:t>
      </w:r>
      <w:r w:rsidR="5B7A8D53" w:rsidRPr="00E11164">
        <w:rPr>
          <w:rFonts w:ascii="Calibri" w:hAnsi="Calibri" w:cs="Calibri"/>
        </w:rPr>
        <w:t>dialysis</w:t>
      </w:r>
      <w:r w:rsidR="09766975" w:rsidRPr="00E11164">
        <w:rPr>
          <w:rFonts w:ascii="Calibri" w:hAnsi="Calibri" w:cs="Calibri"/>
        </w:rPr>
        <w:t xml:space="preserve"> </w:t>
      </w:r>
      <w:r w:rsidRPr="00E11164">
        <w:rPr>
          <w:rFonts w:ascii="Calibri" w:hAnsi="Calibri" w:cs="Calibri"/>
        </w:rPr>
        <w:t>(-</w:t>
      </w:r>
      <w:r w:rsidR="00B36A8C" w:rsidRPr="00E11164">
        <w:rPr>
          <w:rFonts w:ascii="Calibri" w:hAnsi="Calibri" w:cs="Calibri"/>
        </w:rPr>
        <w:t>0.0</w:t>
      </w:r>
      <w:r w:rsidR="707B638D" w:rsidRPr="00E11164">
        <w:rPr>
          <w:rFonts w:ascii="Calibri" w:hAnsi="Calibri" w:cs="Calibri"/>
        </w:rPr>
        <w:t>1</w:t>
      </w:r>
      <w:r w:rsidR="352CDE2D" w:rsidRPr="00E11164">
        <w:rPr>
          <w:rFonts w:ascii="Calibri" w:hAnsi="Calibri" w:cs="Calibri"/>
        </w:rPr>
        <w:t xml:space="preserve"> </w:t>
      </w:r>
      <w:r w:rsidRPr="00E11164">
        <w:rPr>
          <w:rFonts w:ascii="Calibri" w:hAnsi="Calibri" w:cs="Calibri"/>
        </w:rPr>
        <w:t>QALY/</w:t>
      </w:r>
      <w:r w:rsidR="5EBEC747" w:rsidRPr="00E11164">
        <w:rPr>
          <w:rFonts w:ascii="Calibri" w:hAnsi="Calibri" w:cs="Calibri"/>
        </w:rPr>
        <w:t>month</w:t>
      </w:r>
      <w:r w:rsidRPr="00E11164">
        <w:rPr>
          <w:rFonts w:ascii="Calibri" w:hAnsi="Calibri" w:cs="Calibri"/>
        </w:rPr>
        <w:t xml:space="preserve">, </w:t>
      </w:r>
      <w:r w:rsidR="00B36A8C" w:rsidRPr="00E11164">
        <w:rPr>
          <w:rFonts w:ascii="Calibri" w:hAnsi="Calibri" w:cs="Calibri"/>
        </w:rPr>
        <w:t>-0.0</w:t>
      </w:r>
      <w:r w:rsidR="2F7E9E83" w:rsidRPr="00E11164">
        <w:rPr>
          <w:rFonts w:ascii="Calibri" w:hAnsi="Calibri" w:cs="Calibri"/>
        </w:rPr>
        <w:t>1</w:t>
      </w:r>
      <w:r w:rsidR="00B36A8C" w:rsidRPr="00E11164">
        <w:rPr>
          <w:rFonts w:ascii="Calibri" w:hAnsi="Calibri" w:cs="Calibri"/>
        </w:rPr>
        <w:t xml:space="preserve"> – -0.0</w:t>
      </w:r>
      <w:r w:rsidR="3AE57C91" w:rsidRPr="00E11164">
        <w:rPr>
          <w:rFonts w:ascii="Calibri" w:hAnsi="Calibri" w:cs="Calibri"/>
        </w:rPr>
        <w:t>0</w:t>
      </w:r>
      <w:r w:rsidR="00182E81" w:rsidRPr="00E11164">
        <w:rPr>
          <w:rFonts w:ascii="Calibri" w:hAnsi="Calibri" w:cs="Calibri"/>
        </w:rPr>
        <w:t>5</w:t>
      </w:r>
      <w:r w:rsidR="00B36A8C" w:rsidRPr="00E11164">
        <w:rPr>
          <w:rFonts w:ascii="Calibri" w:hAnsi="Calibri" w:cs="Calibri"/>
        </w:rPr>
        <w:t xml:space="preserve">), </w:t>
      </w:r>
      <w:r w:rsidR="5260BC75" w:rsidRPr="00E11164">
        <w:rPr>
          <w:rFonts w:ascii="Calibri" w:hAnsi="Calibri" w:cs="Calibri"/>
        </w:rPr>
        <w:t>resecti</w:t>
      </w:r>
      <w:r w:rsidR="00AF0E0B" w:rsidRPr="00E11164">
        <w:rPr>
          <w:rFonts w:ascii="Calibri" w:hAnsi="Calibri" w:cs="Calibri"/>
        </w:rPr>
        <w:t>ng</w:t>
      </w:r>
      <w:r w:rsidR="5260BC75" w:rsidRPr="00E11164">
        <w:rPr>
          <w:rFonts w:ascii="Calibri" w:hAnsi="Calibri" w:cs="Calibri"/>
        </w:rPr>
        <w:t xml:space="preserve"> thyroid </w:t>
      </w:r>
      <w:r w:rsidR="00AF0E0B" w:rsidRPr="00E11164">
        <w:rPr>
          <w:rFonts w:ascii="Calibri" w:hAnsi="Calibri" w:cs="Calibri"/>
        </w:rPr>
        <w:t>carcinoma</w:t>
      </w:r>
      <w:r w:rsidR="5260BC75" w:rsidRPr="00E11164">
        <w:rPr>
          <w:rFonts w:ascii="Calibri" w:hAnsi="Calibri" w:cs="Calibri"/>
        </w:rPr>
        <w:t xml:space="preserve"> (-0.01 QALY/month, -0.02 - -0.01),</w:t>
      </w:r>
      <w:r w:rsidR="38B50232" w:rsidRPr="00E11164">
        <w:rPr>
          <w:rFonts w:ascii="Calibri" w:hAnsi="Calibri" w:cs="Calibri"/>
        </w:rPr>
        <w:t xml:space="preserve"> and </w:t>
      </w:r>
      <w:r w:rsidR="53716C4C" w:rsidRPr="00E11164">
        <w:rPr>
          <w:rFonts w:ascii="Calibri" w:hAnsi="Calibri" w:cs="Calibri"/>
        </w:rPr>
        <w:t>resectin</w:t>
      </w:r>
      <w:r w:rsidR="00AF0E0B" w:rsidRPr="00E11164">
        <w:rPr>
          <w:rFonts w:ascii="Calibri" w:hAnsi="Calibri" w:cs="Calibri"/>
        </w:rPr>
        <w:t>g</w:t>
      </w:r>
      <w:r w:rsidR="53716C4C" w:rsidRPr="00E11164">
        <w:rPr>
          <w:rFonts w:ascii="Calibri" w:hAnsi="Calibri" w:cs="Calibri"/>
        </w:rPr>
        <w:t xml:space="preserve"> mild salivary gland carcinoma (-0.01 QALY/month, -0.03 - -0.01)</w:t>
      </w:r>
      <w:r w:rsidR="38B50232" w:rsidRPr="00E11164">
        <w:rPr>
          <w:rFonts w:ascii="Calibri" w:hAnsi="Calibri" w:cs="Calibri"/>
        </w:rPr>
        <w:t>.</w:t>
      </w:r>
      <w:commentRangeEnd w:id="4"/>
      <w:r w:rsidR="000016BF" w:rsidRPr="00E11164">
        <w:rPr>
          <w:rStyle w:val="CommentReference"/>
          <w:rFonts w:ascii="Calibri" w:hAnsi="Calibri" w:cs="Calibri"/>
        </w:rPr>
        <w:commentReference w:id="4"/>
      </w:r>
      <w:commentRangeEnd w:id="5"/>
      <w:r w:rsidR="00CC041C" w:rsidRPr="00E11164">
        <w:rPr>
          <w:rStyle w:val="CommentReference"/>
          <w:rFonts w:ascii="Calibri" w:hAnsi="Calibri" w:cs="Calibri"/>
        </w:rPr>
        <w:commentReference w:id="5"/>
      </w:r>
    </w:p>
    <w:p w14:paraId="24D4BB5F" w14:textId="77777777" w:rsidR="00584B7F" w:rsidRPr="00E11164" w:rsidRDefault="00584B7F" w:rsidP="39A4890C">
      <w:pPr>
        <w:pStyle w:val="Heading2"/>
        <w:rPr>
          <w:rFonts w:ascii="Calibri" w:hAnsi="Calibri" w:cs="Calibri"/>
          <w:lang w:val="en-US"/>
        </w:rPr>
      </w:pPr>
    </w:p>
    <w:p w14:paraId="046549B0" w14:textId="4E68C830" w:rsidR="006D27F5" w:rsidRPr="00E11164" w:rsidRDefault="006D27F5" w:rsidP="39A4890C">
      <w:pPr>
        <w:pStyle w:val="Heading2"/>
        <w:rPr>
          <w:rFonts w:ascii="Calibri" w:hAnsi="Calibri" w:cs="Calibri"/>
          <w:lang w:val="en-US"/>
        </w:rPr>
      </w:pPr>
      <w:r w:rsidRPr="00E11164">
        <w:rPr>
          <w:rFonts w:ascii="Calibri" w:hAnsi="Calibri" w:cs="Calibri"/>
          <w:lang w:val="en-US"/>
        </w:rPr>
        <w:t>Conclusion</w:t>
      </w:r>
    </w:p>
    <w:p w14:paraId="33023EA8" w14:textId="0FE02B25" w:rsidR="739D3A68" w:rsidRPr="00E11164" w:rsidRDefault="000B024F" w:rsidP="00B92D2F">
      <w:pPr>
        <w:rPr>
          <w:rFonts w:ascii="Calibri" w:hAnsi="Calibri" w:cs="Calibri"/>
        </w:rPr>
      </w:pPr>
      <w:r w:rsidRPr="00E11164">
        <w:rPr>
          <w:rFonts w:ascii="Calibri" w:hAnsi="Calibri" w:cs="Calibri"/>
        </w:rPr>
        <w:t xml:space="preserve">The expected health loss due to </w:t>
      </w:r>
      <w:r w:rsidR="00FF1593" w:rsidRPr="00E11164">
        <w:rPr>
          <w:rFonts w:ascii="Calibri" w:hAnsi="Calibri" w:cs="Calibri"/>
        </w:rPr>
        <w:t xml:space="preserve">surgical </w:t>
      </w:r>
      <w:r w:rsidRPr="00E11164">
        <w:rPr>
          <w:rFonts w:ascii="Calibri" w:hAnsi="Calibri" w:cs="Calibri"/>
        </w:rPr>
        <w:t xml:space="preserve">delay could </w:t>
      </w:r>
      <w:r w:rsidR="00B92D2F" w:rsidRPr="00E11164">
        <w:rPr>
          <w:rFonts w:ascii="Calibri" w:hAnsi="Calibri" w:cs="Calibri"/>
          <w:i/>
        </w:rPr>
        <w:t>reliably</w:t>
      </w:r>
      <w:r w:rsidR="00B92D2F" w:rsidRPr="00E11164">
        <w:rPr>
          <w:rFonts w:ascii="Calibri" w:hAnsi="Calibri" w:cs="Calibri"/>
        </w:rPr>
        <w:t xml:space="preserve"> be quantified with our decision model and can guide prioritization of surgical care from a utilitarian perspective (i.e. minimizing health loss for the total population) in times of scarcity (</w:t>
      </w:r>
      <w:r w:rsidR="00B92D2F" w:rsidRPr="00E11164">
        <w:rPr>
          <w:rFonts w:ascii="Calibri" w:hAnsi="Calibri" w:cs="Calibri"/>
          <w:strike/>
        </w:rPr>
        <w:t>due to</w:t>
      </w:r>
      <w:r w:rsidR="00BA3F4F" w:rsidRPr="00E11164">
        <w:rPr>
          <w:rFonts w:ascii="Calibri" w:hAnsi="Calibri" w:cs="Calibri"/>
          <w:strike/>
        </w:rPr>
        <w:t xml:space="preserve"> for example</w:t>
      </w:r>
      <w:r w:rsidR="00B92D2F" w:rsidRPr="00E11164">
        <w:rPr>
          <w:rFonts w:ascii="Calibri" w:hAnsi="Calibri" w:cs="Calibri"/>
          <w:strike/>
        </w:rPr>
        <w:t xml:space="preserve"> COVID-19)</w:t>
      </w:r>
      <w:r w:rsidR="00B92D2F" w:rsidRPr="00E11164">
        <w:rPr>
          <w:rFonts w:ascii="Calibri" w:hAnsi="Calibri" w:cs="Calibri"/>
        </w:rPr>
        <w:t>.</w:t>
      </w:r>
      <w:r w:rsidR="44CA49E7" w:rsidRPr="00E11164">
        <w:rPr>
          <w:rFonts w:ascii="Calibri" w:eastAsia="Calibri" w:hAnsi="Calibri" w:cs="Calibri"/>
        </w:rPr>
        <w:t xml:space="preserve"> </w:t>
      </w:r>
      <w:r w:rsidR="44CA49E7" w:rsidRPr="00E11164">
        <w:rPr>
          <w:rFonts w:ascii="Calibri" w:hAnsi="Calibri" w:cs="Calibri"/>
        </w:rPr>
        <w:t>Placing this tool in the context of different ethical perspectives and combining it with capacity management tools is key to achieve large</w:t>
      </w:r>
      <w:r w:rsidR="44CA49E7" w:rsidRPr="00E11164">
        <w:rPr>
          <w:rFonts w:ascii="Calibri" w:eastAsia="Calibri" w:hAnsi="Calibri" w:cs="Calibri"/>
        </w:rPr>
        <w:t>-scale implementation.</w:t>
      </w:r>
    </w:p>
    <w:p w14:paraId="12EF2A1D" w14:textId="0C23A848" w:rsidR="739D3A68" w:rsidRDefault="739D3A68" w:rsidP="39A4890C">
      <w:r w:rsidRPr="39A4890C">
        <w:br w:type="page"/>
      </w:r>
    </w:p>
    <w:p w14:paraId="0DBBF11F" w14:textId="39F2336E" w:rsidR="438F5BE1" w:rsidRDefault="438F5BE1" w:rsidP="04F59E2C">
      <w:pPr>
        <w:pStyle w:val="Heading2"/>
        <w:rPr>
          <w:lang w:val="en-US"/>
        </w:rPr>
      </w:pPr>
      <w:r w:rsidRPr="04F59E2C">
        <w:rPr>
          <w:lang w:val="en-US"/>
        </w:rPr>
        <w:lastRenderedPageBreak/>
        <w:t>Background</w:t>
      </w:r>
    </w:p>
    <w:p w14:paraId="1BBCC7EC" w14:textId="551AF1A1" w:rsidR="256137A7" w:rsidRDefault="04E49AF8" w:rsidP="5911DDBD">
      <w:pPr>
        <w:rPr>
          <w:rFonts w:eastAsiaTheme="minorEastAsia"/>
        </w:rPr>
      </w:pPr>
      <w:r w:rsidRPr="5911DDBD">
        <w:rPr>
          <w:rFonts w:eastAsiaTheme="minorEastAsia"/>
        </w:rPr>
        <w:t xml:space="preserve">COVID-19 has put unprecedented pressure on health care </w:t>
      </w:r>
      <w:r w:rsidR="7C1043E8" w:rsidRPr="5911DDBD">
        <w:rPr>
          <w:rFonts w:ascii="Calibri" w:eastAsia="Calibri" w:hAnsi="Calibri" w:cs="Calibri"/>
        </w:rPr>
        <w:t>systems</w:t>
      </w:r>
      <w:r w:rsidR="7C1043E8" w:rsidRPr="5911DDBD">
        <w:rPr>
          <w:rFonts w:eastAsiaTheme="minorEastAsia"/>
        </w:rPr>
        <w:t xml:space="preserve"> </w:t>
      </w:r>
      <w:r w:rsidRPr="5911DDBD">
        <w:rPr>
          <w:rFonts w:eastAsiaTheme="minorEastAsia"/>
        </w:rPr>
        <w:t>worldwide</w:t>
      </w:r>
      <w:r w:rsidR="3B1EFF61" w:rsidRPr="5911DDBD">
        <w:rPr>
          <w:rFonts w:eastAsiaTheme="minorEastAsia"/>
        </w:rPr>
        <w:t xml:space="preserve">. </w:t>
      </w:r>
      <w:r w:rsidR="16852D24" w:rsidRPr="5911DDBD">
        <w:rPr>
          <w:rFonts w:eastAsiaTheme="minorEastAsia"/>
        </w:rPr>
        <w:t>T</w:t>
      </w:r>
      <w:r w:rsidR="55AE9608" w:rsidRPr="5911DDBD">
        <w:rPr>
          <w:rFonts w:eastAsiaTheme="minorEastAsia"/>
        </w:rPr>
        <w:t xml:space="preserve">he health </w:t>
      </w:r>
      <w:r w:rsidR="5F6DBC1A" w:rsidRPr="5911DDBD">
        <w:rPr>
          <w:rFonts w:eastAsiaTheme="minorEastAsia"/>
        </w:rPr>
        <w:t xml:space="preserve">care </w:t>
      </w:r>
      <w:r w:rsidR="42F4CB79" w:rsidRPr="5911DDBD">
        <w:rPr>
          <w:rFonts w:eastAsiaTheme="minorEastAsia"/>
        </w:rPr>
        <w:t>demand</w:t>
      </w:r>
      <w:r w:rsidR="13A25980" w:rsidRPr="5911DDBD">
        <w:rPr>
          <w:rFonts w:eastAsiaTheme="minorEastAsia"/>
        </w:rPr>
        <w:t xml:space="preserve"> of the pandemic</w:t>
      </w:r>
      <w:r w:rsidR="42F4CB79" w:rsidRPr="5911DDBD">
        <w:rPr>
          <w:rFonts w:eastAsiaTheme="minorEastAsia"/>
        </w:rPr>
        <w:t xml:space="preserve"> supersedes</w:t>
      </w:r>
      <w:r w:rsidR="7CF8D75B" w:rsidRPr="5911DDBD">
        <w:rPr>
          <w:rFonts w:eastAsiaTheme="minorEastAsia"/>
        </w:rPr>
        <w:t xml:space="preserve"> </w:t>
      </w:r>
      <w:r w:rsidR="5A32669C" w:rsidRPr="5911DDBD">
        <w:rPr>
          <w:rFonts w:eastAsiaTheme="minorEastAsia"/>
        </w:rPr>
        <w:t xml:space="preserve">total </w:t>
      </w:r>
      <w:r w:rsidR="7CF8D75B" w:rsidRPr="5911DDBD">
        <w:rPr>
          <w:rFonts w:eastAsiaTheme="minorEastAsia"/>
        </w:rPr>
        <w:t xml:space="preserve">usual health care capacity, far beyond </w:t>
      </w:r>
      <w:r w:rsidR="6130A9ED" w:rsidRPr="5911DDBD">
        <w:rPr>
          <w:rFonts w:eastAsiaTheme="minorEastAsia"/>
        </w:rPr>
        <w:t xml:space="preserve">the demand that was </w:t>
      </w:r>
      <w:r w:rsidR="47A93FDD" w:rsidRPr="5911DDBD">
        <w:rPr>
          <w:rFonts w:eastAsiaTheme="minorEastAsia"/>
        </w:rPr>
        <w:t xml:space="preserve">imposed by </w:t>
      </w:r>
      <w:r w:rsidR="000D187D">
        <w:rPr>
          <w:rFonts w:eastAsiaTheme="minorEastAsia"/>
        </w:rPr>
        <w:t>the 2017 influenza pandemic</w:t>
      </w:r>
      <w:r w:rsidR="00200F83">
        <w:rPr>
          <w:rFonts w:eastAsiaTheme="minorEastAsia"/>
        </w:rPr>
        <w:t>.</w:t>
      </w:r>
      <w:r w:rsidR="000D187D">
        <w:rPr>
          <w:rFonts w:eastAsiaTheme="minorEastAsia"/>
        </w:rPr>
        <w:fldChar w:fldCharType="begin" w:fldLock="1"/>
      </w:r>
      <w:r w:rsidR="000D187D">
        <w:rPr>
          <w:rFonts w:eastAsiaTheme="minorEastAsia"/>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rPr>
        <w:fldChar w:fldCharType="separate"/>
      </w:r>
      <w:r w:rsidR="000D187D" w:rsidRPr="000D187D">
        <w:rPr>
          <w:rFonts w:eastAsiaTheme="minorEastAsia"/>
          <w:noProof/>
          <w:vertAlign w:val="superscript"/>
        </w:rPr>
        <w:t>1,2</w:t>
      </w:r>
      <w:r w:rsidR="000D187D">
        <w:rPr>
          <w:rFonts w:eastAsiaTheme="minorEastAsia"/>
        </w:rPr>
        <w:fldChar w:fldCharType="end"/>
      </w:r>
      <w:r w:rsidR="37C6F248" w:rsidRPr="5911DDBD">
        <w:rPr>
          <w:rFonts w:eastAsiaTheme="minorEastAsia"/>
        </w:rPr>
        <w:t xml:space="preserve"> </w:t>
      </w:r>
      <w:r w:rsidR="428F29CE" w:rsidRPr="5911DDBD">
        <w:rPr>
          <w:rFonts w:eastAsiaTheme="minorEastAsia"/>
        </w:rPr>
        <w:t>T</w:t>
      </w:r>
      <w:r w:rsidR="0580B1E8" w:rsidRPr="5911DDBD">
        <w:rPr>
          <w:rFonts w:eastAsiaTheme="minorEastAsia"/>
        </w:rPr>
        <w:t>h</w:t>
      </w:r>
      <w:r w:rsidR="778D12D6" w:rsidRPr="5911DDBD">
        <w:rPr>
          <w:rFonts w:eastAsiaTheme="minorEastAsia"/>
        </w:rPr>
        <w:t>is</w:t>
      </w:r>
      <w:r w:rsidR="0580B1E8" w:rsidRPr="5911DDBD">
        <w:rPr>
          <w:rFonts w:eastAsiaTheme="minorEastAsia"/>
        </w:rPr>
        <w:t xml:space="preserve"> pressure on </w:t>
      </w:r>
      <w:r w:rsidR="6233496C" w:rsidRPr="5911DDBD">
        <w:rPr>
          <w:rFonts w:eastAsiaTheme="minorEastAsia"/>
        </w:rPr>
        <w:t>the available health care</w:t>
      </w:r>
      <w:r w:rsidR="0580B1E8" w:rsidRPr="5911DDBD">
        <w:rPr>
          <w:rFonts w:eastAsiaTheme="minorEastAsia"/>
        </w:rPr>
        <w:t xml:space="preserve"> capacity</w:t>
      </w:r>
      <w:r w:rsidR="7BB3C363" w:rsidRPr="5911DDBD">
        <w:rPr>
          <w:rFonts w:eastAsiaTheme="minorEastAsia"/>
        </w:rPr>
        <w:t xml:space="preserve"> </w:t>
      </w:r>
      <w:r w:rsidR="421CAD50" w:rsidRPr="5911DDBD">
        <w:rPr>
          <w:rFonts w:eastAsiaTheme="minorEastAsia"/>
        </w:rPr>
        <w:t>impact</w:t>
      </w:r>
      <w:r w:rsidR="7155068A" w:rsidRPr="5911DDBD">
        <w:rPr>
          <w:rFonts w:eastAsiaTheme="minorEastAsia"/>
        </w:rPr>
        <w:t>s</w:t>
      </w:r>
      <w:r w:rsidR="421CAD50" w:rsidRPr="5911DDBD">
        <w:rPr>
          <w:rFonts w:eastAsiaTheme="minorEastAsia"/>
        </w:rPr>
        <w:t xml:space="preserve"> the </w:t>
      </w:r>
      <w:r w:rsidR="03AB8E50" w:rsidRPr="5911DDBD">
        <w:rPr>
          <w:rFonts w:eastAsiaTheme="minorEastAsia"/>
        </w:rPr>
        <w:t xml:space="preserve">continuity of </w:t>
      </w:r>
      <w:r w:rsidR="419A50BE" w:rsidRPr="5911DDBD">
        <w:rPr>
          <w:rFonts w:eastAsiaTheme="minorEastAsia"/>
        </w:rPr>
        <w:t>usual</w:t>
      </w:r>
      <w:r w:rsidR="03AB8E50" w:rsidRPr="5911DDBD">
        <w:rPr>
          <w:rFonts w:eastAsiaTheme="minorEastAsia"/>
        </w:rPr>
        <w:t xml:space="preserve"> </w:t>
      </w:r>
      <w:r w:rsidR="22A3A594" w:rsidRPr="5911DDBD">
        <w:rPr>
          <w:rFonts w:eastAsiaTheme="minorEastAsia"/>
        </w:rPr>
        <w:t>care</w:t>
      </w:r>
      <w:r w:rsidR="139B7B8C" w:rsidRPr="5911DDBD">
        <w:rPr>
          <w:rFonts w:eastAsiaTheme="minorEastAsia"/>
        </w:rPr>
        <w:t xml:space="preserve">. </w:t>
      </w:r>
    </w:p>
    <w:p w14:paraId="0A5E86E6" w14:textId="64F9C039" w:rsidR="59F76BD3" w:rsidRDefault="59F76BD3" w:rsidP="5911DDBD">
      <w:pPr>
        <w:rPr>
          <w:rFonts w:eastAsiaTheme="minorEastAsia"/>
        </w:rPr>
      </w:pPr>
      <w:r w:rsidRPr="5911DDBD">
        <w:rPr>
          <w:rFonts w:eastAsiaTheme="minorEastAsia"/>
        </w:rPr>
        <w:t>We can identify m</w:t>
      </w:r>
      <w:r w:rsidR="3AE51640" w:rsidRPr="5911DDBD">
        <w:rPr>
          <w:rFonts w:eastAsiaTheme="minorEastAsia"/>
        </w:rPr>
        <w:t>ultiple causes</w:t>
      </w:r>
      <w:r w:rsidR="518166EB" w:rsidRPr="5911DDBD">
        <w:rPr>
          <w:rFonts w:eastAsiaTheme="minorEastAsia"/>
        </w:rPr>
        <w:t xml:space="preserve"> </w:t>
      </w:r>
      <w:r w:rsidR="3AE51640" w:rsidRPr="5911DDBD">
        <w:rPr>
          <w:rFonts w:eastAsiaTheme="minorEastAsia"/>
        </w:rPr>
        <w:t xml:space="preserve">of the disruption of usual care. </w:t>
      </w:r>
      <w:r w:rsidR="7A496964" w:rsidRPr="5911DDBD">
        <w:rPr>
          <w:rFonts w:eastAsiaTheme="minorEastAsia"/>
        </w:rPr>
        <w:t>At f</w:t>
      </w:r>
      <w:r w:rsidR="3AE51640" w:rsidRPr="5911DDBD">
        <w:rPr>
          <w:rFonts w:eastAsiaTheme="minorEastAsia"/>
        </w:rPr>
        <w:t xml:space="preserve">irst, </w:t>
      </w:r>
      <w:r w:rsidR="11ED33E6" w:rsidRPr="5911DDBD">
        <w:rPr>
          <w:rFonts w:eastAsiaTheme="minorEastAsia"/>
        </w:rPr>
        <w:t xml:space="preserve">because </w:t>
      </w:r>
      <w:r w:rsidR="028B7B1B" w:rsidRPr="5911DDBD">
        <w:rPr>
          <w:rFonts w:eastAsiaTheme="minorEastAsia"/>
        </w:rPr>
        <w:t>wards</w:t>
      </w:r>
      <w:r w:rsidR="56BBE1F3" w:rsidRPr="5911DDBD">
        <w:rPr>
          <w:rFonts w:eastAsiaTheme="minorEastAsia"/>
        </w:rPr>
        <w:t xml:space="preserve"> and operating </w:t>
      </w:r>
      <w:r w:rsidR="35B576C9" w:rsidRPr="5911DDBD">
        <w:rPr>
          <w:rFonts w:eastAsiaTheme="minorEastAsia"/>
        </w:rPr>
        <w:t xml:space="preserve">theaters </w:t>
      </w:r>
      <w:r w:rsidR="028B7B1B" w:rsidRPr="5911DDBD">
        <w:rPr>
          <w:rFonts w:eastAsiaTheme="minorEastAsia"/>
        </w:rPr>
        <w:t>are converted to</w:t>
      </w:r>
      <w:r w:rsidR="6D77622E" w:rsidRPr="5911DDBD">
        <w:rPr>
          <w:rFonts w:eastAsiaTheme="minorEastAsia"/>
        </w:rPr>
        <w:t xml:space="preserve"> </w:t>
      </w:r>
      <w:r w:rsidR="028B7B1B" w:rsidRPr="5911DDBD">
        <w:rPr>
          <w:rFonts w:eastAsiaTheme="minorEastAsia"/>
        </w:rPr>
        <w:t>COVID-19 care</w:t>
      </w:r>
      <w:r w:rsidR="44DFE9F2" w:rsidRPr="5911DDBD">
        <w:rPr>
          <w:rFonts w:eastAsiaTheme="minorEastAsia"/>
        </w:rPr>
        <w:t xml:space="preserve"> facilities</w:t>
      </w:r>
      <w:r w:rsidR="028B7B1B" w:rsidRPr="5911DDBD">
        <w:rPr>
          <w:rFonts w:eastAsiaTheme="minorEastAsia"/>
        </w:rPr>
        <w:t xml:space="preserve">, </w:t>
      </w:r>
      <w:r w:rsidR="20963166" w:rsidRPr="5911DDBD">
        <w:rPr>
          <w:rFonts w:eastAsiaTheme="minorEastAsia"/>
        </w:rPr>
        <w:t xml:space="preserve">fewer non-COVID-19 patients can be admitted </w:t>
      </w:r>
      <w:r w:rsidR="1974DFE7" w:rsidRPr="5911DDBD">
        <w:rPr>
          <w:rFonts w:eastAsiaTheme="minorEastAsia"/>
        </w:rPr>
        <w:t xml:space="preserve">or </w:t>
      </w:r>
      <w:r w:rsidR="268A6506" w:rsidRPr="5911DDBD">
        <w:rPr>
          <w:rFonts w:eastAsiaTheme="minorEastAsia"/>
        </w:rPr>
        <w:t>undergo surgery</w:t>
      </w:r>
      <w:r w:rsidR="00200F83">
        <w:rPr>
          <w:rFonts w:eastAsiaTheme="minorEastAsia"/>
        </w:rPr>
        <w:t>.</w:t>
      </w:r>
      <w:r w:rsidR="000D187D">
        <w:rPr>
          <w:rFonts w:eastAsiaTheme="minorEastAsia"/>
        </w:rPr>
        <w:fldChar w:fldCharType="begin" w:fldLock="1"/>
      </w:r>
      <w:r w:rsidR="000D187D">
        <w:rPr>
          <w:rFonts w:eastAsiaTheme="minorEastAsia"/>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rPr>
        <w:fldChar w:fldCharType="separate"/>
      </w:r>
      <w:r w:rsidR="000D187D" w:rsidRPr="000D187D">
        <w:rPr>
          <w:rFonts w:eastAsiaTheme="minorEastAsia"/>
          <w:noProof/>
          <w:vertAlign w:val="superscript"/>
        </w:rPr>
        <w:t>3</w:t>
      </w:r>
      <w:r w:rsidR="000D187D">
        <w:rPr>
          <w:rFonts w:eastAsiaTheme="minorEastAsia"/>
        </w:rPr>
        <w:fldChar w:fldCharType="end"/>
      </w:r>
      <w:r w:rsidR="6B99243A" w:rsidRPr="5911DDBD">
        <w:rPr>
          <w:rFonts w:eastAsiaTheme="minorEastAsia"/>
        </w:rPr>
        <w:t xml:space="preserve"> </w:t>
      </w:r>
      <w:r w:rsidR="0684FED8" w:rsidRPr="5911DDBD">
        <w:rPr>
          <w:rFonts w:eastAsiaTheme="minorEastAsia"/>
        </w:rPr>
        <w:t>Second</w:t>
      </w:r>
      <w:r w:rsidR="6B99243A" w:rsidRPr="5911DDBD">
        <w:rPr>
          <w:rFonts w:eastAsiaTheme="minorEastAsia"/>
        </w:rPr>
        <w:t xml:space="preserve">, </w:t>
      </w:r>
      <w:r w:rsidR="128619E4" w:rsidRPr="5911DDBD">
        <w:rPr>
          <w:rFonts w:eastAsiaTheme="minorEastAsia"/>
        </w:rPr>
        <w:t>because</w:t>
      </w:r>
      <w:r w:rsidR="035A04FF" w:rsidRPr="5911DDBD">
        <w:rPr>
          <w:rFonts w:eastAsiaTheme="minorEastAsia"/>
        </w:rPr>
        <w:t xml:space="preserve"> physicians </w:t>
      </w:r>
      <w:r w:rsidR="50B62A96" w:rsidRPr="5911DDBD">
        <w:rPr>
          <w:rFonts w:eastAsiaTheme="minorEastAsia"/>
        </w:rPr>
        <w:t xml:space="preserve">are deployed to </w:t>
      </w:r>
      <w:r w:rsidR="035A04FF" w:rsidRPr="5911DDBD">
        <w:rPr>
          <w:rFonts w:eastAsiaTheme="minorEastAsia"/>
        </w:rPr>
        <w:t>car</w:t>
      </w:r>
      <w:r w:rsidR="5CE0F497" w:rsidRPr="5911DDBD">
        <w:rPr>
          <w:rFonts w:eastAsiaTheme="minorEastAsia"/>
        </w:rPr>
        <w:t>e</w:t>
      </w:r>
      <w:r w:rsidR="035A04FF" w:rsidRPr="5911DDBD">
        <w:rPr>
          <w:rFonts w:eastAsiaTheme="minorEastAsia"/>
        </w:rPr>
        <w:t xml:space="preserve"> for COVID-19 </w:t>
      </w:r>
      <w:r w:rsidR="7D72E49A" w:rsidRPr="5911DDBD">
        <w:rPr>
          <w:rFonts w:eastAsiaTheme="minorEastAsia"/>
        </w:rPr>
        <w:t xml:space="preserve">patients, </w:t>
      </w:r>
      <w:r w:rsidR="376DBFBD" w:rsidRPr="5911DDBD">
        <w:rPr>
          <w:rFonts w:eastAsiaTheme="minorEastAsia"/>
        </w:rPr>
        <w:t xml:space="preserve">fewer patients are </w:t>
      </w:r>
      <w:r w:rsidR="54722CA4" w:rsidRPr="5911DDBD">
        <w:rPr>
          <w:rFonts w:eastAsiaTheme="minorEastAsia"/>
        </w:rPr>
        <w:t xml:space="preserve">be </w:t>
      </w:r>
      <w:r w:rsidR="376DBFBD" w:rsidRPr="5911DDBD">
        <w:rPr>
          <w:rFonts w:eastAsiaTheme="minorEastAsia"/>
        </w:rPr>
        <w:t>seen and referred</w:t>
      </w:r>
      <w:r w:rsidR="00200F83">
        <w:rPr>
          <w:rFonts w:eastAsiaTheme="minorEastAsia"/>
        </w:rPr>
        <w:t>.</w:t>
      </w:r>
      <w:r w:rsidR="000D187D">
        <w:rPr>
          <w:rFonts w:eastAsiaTheme="minorEastAsia"/>
        </w:rPr>
        <w:fldChar w:fldCharType="begin" w:fldLock="1"/>
      </w:r>
      <w:r w:rsidR="000D187D">
        <w:rPr>
          <w:rFonts w:eastAsiaTheme="minorEastAsia"/>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rPr>
        <w:fldChar w:fldCharType="separate"/>
      </w:r>
      <w:r w:rsidR="000D187D" w:rsidRPr="000D187D">
        <w:rPr>
          <w:rFonts w:eastAsiaTheme="minorEastAsia"/>
          <w:noProof/>
          <w:vertAlign w:val="superscript"/>
        </w:rPr>
        <w:t>4,5</w:t>
      </w:r>
      <w:r w:rsidR="000D187D">
        <w:rPr>
          <w:rFonts w:eastAsiaTheme="minorEastAsia"/>
        </w:rPr>
        <w:fldChar w:fldCharType="end"/>
      </w:r>
      <w:r w:rsidR="4406F35A" w:rsidRPr="5911DDBD">
        <w:rPr>
          <w:rFonts w:eastAsiaTheme="minorEastAsia"/>
          <w:i/>
          <w:iCs/>
        </w:rPr>
        <w:t xml:space="preserve"> </w:t>
      </w:r>
      <w:r w:rsidR="6D8E8330" w:rsidRPr="5911DDBD">
        <w:rPr>
          <w:rFonts w:eastAsiaTheme="minorEastAsia"/>
        </w:rPr>
        <w:t xml:space="preserve">In the Netherlands, </w:t>
      </w:r>
      <w:r w:rsidR="0DDE2912" w:rsidRPr="5911DDBD">
        <w:rPr>
          <w:rFonts w:eastAsiaTheme="minorEastAsia"/>
        </w:rPr>
        <w:t xml:space="preserve">we </w:t>
      </w:r>
      <w:r w:rsidR="000D187D">
        <w:rPr>
          <w:rFonts w:eastAsiaTheme="minorEastAsia"/>
        </w:rPr>
        <w:t xml:space="preserve">observed </w:t>
      </w:r>
      <w:r w:rsidR="2E2DB1A8" w:rsidRPr="5911DDBD">
        <w:rPr>
          <w:rFonts w:eastAsiaTheme="minorEastAsia"/>
        </w:rPr>
        <w:t>a</w:t>
      </w:r>
      <w:r w:rsidR="2140A6CF" w:rsidRPr="5911DDBD">
        <w:rPr>
          <w:rFonts w:eastAsiaTheme="minorEastAsia"/>
        </w:rPr>
        <w:t xml:space="preserve"> 90% decrease </w:t>
      </w:r>
      <w:r w:rsidR="003BDB2E" w:rsidRPr="5911DDBD">
        <w:rPr>
          <w:rFonts w:eastAsiaTheme="minorEastAsia"/>
        </w:rPr>
        <w:t xml:space="preserve">in </w:t>
      </w:r>
      <w:r w:rsidR="2140A6CF" w:rsidRPr="5911DDBD">
        <w:rPr>
          <w:rFonts w:eastAsiaTheme="minorEastAsia"/>
        </w:rPr>
        <w:t>referrals</w:t>
      </w:r>
      <w:r w:rsidR="6032C111" w:rsidRPr="5911DDBD">
        <w:rPr>
          <w:rFonts w:eastAsiaTheme="minorEastAsia"/>
        </w:rPr>
        <w:t xml:space="preserve"> </w:t>
      </w:r>
      <w:r w:rsidR="6C0A78A6" w:rsidRPr="5911DDBD">
        <w:rPr>
          <w:rFonts w:eastAsiaTheme="minorEastAsia"/>
        </w:rPr>
        <w:t>during the first part of the crisis compared to previous years</w:t>
      </w:r>
      <w:r w:rsidR="00200F83">
        <w:rPr>
          <w:rFonts w:eastAsiaTheme="minorEastAsia"/>
        </w:rPr>
        <w:t>.</w:t>
      </w:r>
      <w:r w:rsidR="000D187D">
        <w:rPr>
          <w:rFonts w:eastAsiaTheme="minorEastAsia"/>
        </w:rPr>
        <w:fldChar w:fldCharType="begin" w:fldLock="1"/>
      </w:r>
      <w:r w:rsidR="000D187D">
        <w:rPr>
          <w:rFonts w:eastAsiaTheme="minorEastAsia"/>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rPr>
        <w:fldChar w:fldCharType="separate"/>
      </w:r>
      <w:r w:rsidR="000D187D" w:rsidRPr="000D187D">
        <w:rPr>
          <w:rFonts w:eastAsiaTheme="minorEastAsia"/>
          <w:noProof/>
          <w:vertAlign w:val="superscript"/>
        </w:rPr>
        <w:t>6</w:t>
      </w:r>
      <w:r w:rsidR="000D187D">
        <w:rPr>
          <w:rFonts w:eastAsiaTheme="minorEastAsia"/>
        </w:rPr>
        <w:fldChar w:fldCharType="end"/>
      </w:r>
      <w:r w:rsidR="2140A6CF" w:rsidRPr="5911DDBD">
        <w:rPr>
          <w:rFonts w:eastAsiaTheme="minorEastAsia"/>
        </w:rPr>
        <w:t xml:space="preserve"> </w:t>
      </w:r>
      <w:r w:rsidR="62A8AFAE" w:rsidRPr="5911DDBD">
        <w:rPr>
          <w:rFonts w:eastAsiaTheme="minorEastAsia"/>
        </w:rPr>
        <w:t>Finally</w:t>
      </w:r>
      <w:r w:rsidR="056A0462" w:rsidRPr="5911DDBD">
        <w:rPr>
          <w:rFonts w:eastAsiaTheme="minorEastAsia"/>
        </w:rPr>
        <w:t xml:space="preserve">, </w:t>
      </w:r>
      <w:r w:rsidR="063382E6" w:rsidRPr="5911DDBD">
        <w:rPr>
          <w:rFonts w:eastAsiaTheme="minorEastAsia"/>
        </w:rPr>
        <w:t xml:space="preserve">fear of </w:t>
      </w:r>
      <w:r w:rsidR="5FD94130" w:rsidRPr="5911DDBD">
        <w:rPr>
          <w:rFonts w:eastAsiaTheme="minorEastAsia"/>
        </w:rPr>
        <w:t xml:space="preserve">the virus </w:t>
      </w:r>
      <w:r w:rsidR="3BC120CB" w:rsidRPr="5911DDBD">
        <w:rPr>
          <w:rFonts w:eastAsiaTheme="minorEastAsia"/>
        </w:rPr>
        <w:t xml:space="preserve">may leave sick people reluctant to seek </w:t>
      </w:r>
      <w:r w:rsidR="56550D4E" w:rsidRPr="5911DDBD">
        <w:rPr>
          <w:rFonts w:eastAsiaTheme="minorEastAsia"/>
        </w:rPr>
        <w:t xml:space="preserve">the </w:t>
      </w:r>
      <w:r w:rsidR="3BC120CB" w:rsidRPr="5911DDBD">
        <w:rPr>
          <w:rFonts w:eastAsiaTheme="minorEastAsia"/>
        </w:rPr>
        <w:t>care</w:t>
      </w:r>
      <w:r w:rsidR="63331FE3" w:rsidRPr="5911DDBD">
        <w:rPr>
          <w:rFonts w:eastAsiaTheme="minorEastAsia"/>
        </w:rPr>
        <w:t xml:space="preserve"> </w:t>
      </w:r>
      <w:r w:rsidR="5546A599" w:rsidRPr="5911DDBD">
        <w:rPr>
          <w:rFonts w:eastAsiaTheme="minorEastAsia"/>
        </w:rPr>
        <w:t>they need</w:t>
      </w:r>
      <w:r w:rsidR="000D187D">
        <w:rPr>
          <w:rFonts w:eastAsiaTheme="minorEastAsia"/>
        </w:rPr>
        <w:t xml:space="preserve"> </w:t>
      </w:r>
      <w:r w:rsidR="000D187D">
        <w:rPr>
          <w:rFonts w:eastAsiaTheme="minorEastAsia"/>
        </w:rPr>
        <w:fldChar w:fldCharType="begin" w:fldLock="1"/>
      </w:r>
      <w:r w:rsidR="000D187D">
        <w:rPr>
          <w:rFonts w:eastAsiaTheme="minorEastAsia"/>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rPr>
        <w:fldChar w:fldCharType="separate"/>
      </w:r>
      <w:r w:rsidR="000D187D" w:rsidRPr="000D187D">
        <w:rPr>
          <w:rFonts w:eastAsiaTheme="minorEastAsia"/>
          <w:noProof/>
          <w:vertAlign w:val="superscript"/>
        </w:rPr>
        <w:t>4,5</w:t>
      </w:r>
      <w:r w:rsidR="000D187D">
        <w:rPr>
          <w:rFonts w:eastAsiaTheme="minorEastAsia"/>
        </w:rPr>
        <w:fldChar w:fldCharType="end"/>
      </w:r>
      <w:r w:rsidR="1CFC35F6" w:rsidRPr="5911DDBD">
        <w:rPr>
          <w:rFonts w:eastAsiaTheme="minorEastAsia"/>
        </w:rPr>
        <w:t xml:space="preserve">, as has been seen in </w:t>
      </w:r>
      <w:r w:rsidR="000D187D">
        <w:rPr>
          <w:rFonts w:eastAsiaTheme="minorEastAsia"/>
        </w:rPr>
        <w:t>similar health crise</w:t>
      </w:r>
      <w:r w:rsidR="008C69CA">
        <w:rPr>
          <w:rFonts w:eastAsiaTheme="minorEastAsia"/>
        </w:rPr>
        <w:t>s</w:t>
      </w:r>
      <w:r w:rsidR="1CFC35F6" w:rsidRPr="5911DDBD">
        <w:rPr>
          <w:rFonts w:eastAsiaTheme="minorEastAsia"/>
        </w:rPr>
        <w:t xml:space="preserve"> like the SARS epidemic</w:t>
      </w:r>
      <w:r w:rsidR="00200F83">
        <w:rPr>
          <w:rFonts w:eastAsiaTheme="minorEastAsia"/>
        </w:rPr>
        <w:t>.</w:t>
      </w:r>
      <w:r w:rsidR="000D187D">
        <w:rPr>
          <w:rFonts w:eastAsiaTheme="minorEastAsia"/>
        </w:rPr>
        <w:fldChar w:fldCharType="begin" w:fldLock="1"/>
      </w:r>
      <w:r w:rsidR="000D187D">
        <w:rPr>
          <w:rFonts w:eastAsiaTheme="minorEastAsia"/>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rPr>
        <w:fldChar w:fldCharType="separate"/>
      </w:r>
      <w:r w:rsidR="000D187D" w:rsidRPr="00007659">
        <w:rPr>
          <w:rFonts w:eastAsiaTheme="minorEastAsia"/>
          <w:noProof/>
          <w:vertAlign w:val="superscript"/>
        </w:rPr>
        <w:t>7</w:t>
      </w:r>
      <w:r w:rsidR="000D187D">
        <w:rPr>
          <w:rFonts w:eastAsiaTheme="minorEastAsia"/>
        </w:rPr>
        <w:fldChar w:fldCharType="end"/>
      </w:r>
    </w:p>
    <w:p w14:paraId="3F8864FC" w14:textId="38F69D5D" w:rsidR="256137A7" w:rsidRDefault="75544506" w:rsidP="5911DDBD">
      <w:pPr>
        <w:rPr>
          <w:rFonts w:ascii="Calibri" w:eastAsia="Calibri" w:hAnsi="Calibri" w:cs="Calibri"/>
          <w:sz w:val="23"/>
          <w:szCs w:val="23"/>
        </w:rPr>
      </w:pPr>
      <w:r w:rsidRPr="5911DDBD">
        <w:rPr>
          <w:rFonts w:eastAsiaTheme="minorEastAsia"/>
        </w:rPr>
        <w:t>D</w:t>
      </w:r>
      <w:r w:rsidR="67F74E8F" w:rsidRPr="5911DDBD">
        <w:rPr>
          <w:rFonts w:eastAsiaTheme="minorEastAsia"/>
        </w:rPr>
        <w:t xml:space="preserve">elay in surgical care may impose </w:t>
      </w:r>
      <w:r w:rsidR="48BE4051" w:rsidRPr="5911DDBD">
        <w:rPr>
          <w:rFonts w:eastAsiaTheme="minorEastAsia"/>
        </w:rPr>
        <w:t xml:space="preserve">complex </w:t>
      </w:r>
      <w:r w:rsidR="303D0391" w:rsidRPr="5911DDBD">
        <w:rPr>
          <w:rFonts w:eastAsiaTheme="minorEastAsia"/>
        </w:rPr>
        <w:t>health care problems</w:t>
      </w:r>
      <w:r w:rsidR="51EB5119" w:rsidRPr="5911DDBD">
        <w:rPr>
          <w:rFonts w:eastAsiaTheme="minorEastAsia"/>
        </w:rPr>
        <w:t xml:space="preserve">. </w:t>
      </w:r>
      <w:r w:rsidR="083658F7" w:rsidRPr="5911DDBD">
        <w:rPr>
          <w:rFonts w:eastAsiaTheme="minorEastAsia"/>
          <w:sz w:val="23"/>
          <w:szCs w:val="23"/>
        </w:rPr>
        <w:t>In the first part of the crisis</w:t>
      </w:r>
      <w:r w:rsidR="4B41F0B0" w:rsidRPr="5911DDBD">
        <w:rPr>
          <w:rFonts w:eastAsiaTheme="minorEastAsia"/>
          <w:sz w:val="23"/>
          <w:szCs w:val="23"/>
        </w:rPr>
        <w:t xml:space="preserve"> in the Netherlands</w:t>
      </w:r>
      <w:r w:rsidR="083658F7" w:rsidRPr="5911DDBD">
        <w:rPr>
          <w:rFonts w:eastAsiaTheme="minorEastAsia"/>
          <w:sz w:val="23"/>
          <w:szCs w:val="23"/>
        </w:rPr>
        <w:t>,</w:t>
      </w:r>
      <w:r w:rsidR="03FA9FD1" w:rsidRPr="5911DDBD">
        <w:rPr>
          <w:rFonts w:eastAsiaTheme="minorEastAsia"/>
          <w:sz w:val="23"/>
          <w:szCs w:val="23"/>
        </w:rPr>
        <w:t xml:space="preserve"> </w:t>
      </w:r>
      <w:r w:rsidR="083658F7" w:rsidRPr="5911DDBD">
        <w:rPr>
          <w:rFonts w:eastAsiaTheme="minorEastAsia"/>
          <w:sz w:val="23"/>
          <w:szCs w:val="23"/>
        </w:rPr>
        <w:t>75</w:t>
      </w:r>
      <w:r w:rsidR="22132C5D" w:rsidRPr="5911DDBD">
        <w:rPr>
          <w:rFonts w:eastAsiaTheme="minorEastAsia"/>
          <w:sz w:val="23"/>
          <w:szCs w:val="23"/>
        </w:rPr>
        <w:t>-</w:t>
      </w:r>
      <w:r w:rsidR="083658F7" w:rsidRPr="5911DDBD">
        <w:rPr>
          <w:rFonts w:eastAsiaTheme="minorEastAsia"/>
          <w:sz w:val="23"/>
          <w:szCs w:val="23"/>
        </w:rPr>
        <w:t>90%</w:t>
      </w:r>
      <w:r w:rsidR="6C05344A" w:rsidRPr="5911DDBD">
        <w:rPr>
          <w:rFonts w:eastAsiaTheme="minorEastAsia"/>
          <w:sz w:val="23"/>
          <w:szCs w:val="23"/>
        </w:rPr>
        <w:t xml:space="preserve"> </w:t>
      </w:r>
      <w:r w:rsidR="201E9234" w:rsidRPr="5911DDBD">
        <w:rPr>
          <w:rFonts w:eastAsiaTheme="minorEastAsia"/>
          <w:sz w:val="23"/>
          <w:szCs w:val="23"/>
        </w:rPr>
        <w:t xml:space="preserve">fewer </w:t>
      </w:r>
      <w:r w:rsidR="001C7EE9">
        <w:rPr>
          <w:rFonts w:eastAsiaTheme="minorEastAsia"/>
          <w:sz w:val="23"/>
          <w:szCs w:val="23"/>
        </w:rPr>
        <w:t>surgical procedures</w:t>
      </w:r>
      <w:r w:rsidR="083658F7" w:rsidRPr="5911DDBD">
        <w:rPr>
          <w:rFonts w:eastAsiaTheme="minorEastAsia"/>
          <w:sz w:val="23"/>
          <w:szCs w:val="23"/>
        </w:rPr>
        <w:t xml:space="preserve"> </w:t>
      </w:r>
      <w:r w:rsidR="0C6B9404" w:rsidRPr="5911DDBD">
        <w:rPr>
          <w:rFonts w:eastAsiaTheme="minorEastAsia"/>
          <w:sz w:val="23"/>
          <w:szCs w:val="23"/>
        </w:rPr>
        <w:t xml:space="preserve">were performed </w:t>
      </w:r>
      <w:r w:rsidR="3142F2E2" w:rsidRPr="5911DDBD">
        <w:rPr>
          <w:rFonts w:eastAsiaTheme="minorEastAsia"/>
          <w:sz w:val="23"/>
          <w:szCs w:val="23"/>
        </w:rPr>
        <w:t>compared to</w:t>
      </w:r>
      <w:r w:rsidR="0C6B9404" w:rsidRPr="5911DDBD">
        <w:rPr>
          <w:rFonts w:eastAsiaTheme="minorEastAsia"/>
          <w:sz w:val="23"/>
          <w:szCs w:val="23"/>
        </w:rPr>
        <w:t xml:space="preserve"> previous years</w:t>
      </w:r>
      <w:r w:rsidR="00200F83">
        <w:rPr>
          <w:rFonts w:eastAsiaTheme="minorEastAsia"/>
          <w:sz w:val="23"/>
          <w:szCs w:val="23"/>
        </w:rPr>
        <w:t>.</w:t>
      </w:r>
      <w:r w:rsidR="000D187D">
        <w:rPr>
          <w:rFonts w:eastAsiaTheme="minorEastAsia"/>
          <w:sz w:val="23"/>
          <w:szCs w:val="23"/>
        </w:rPr>
        <w:fldChar w:fldCharType="begin" w:fldLock="1"/>
      </w:r>
      <w:r w:rsidR="000D187D">
        <w:rPr>
          <w:rFonts w:eastAsiaTheme="minorEastAsia"/>
          <w:sz w:val="23"/>
          <w:szCs w:val="23"/>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rPr>
        <w:fldChar w:fldCharType="separate"/>
      </w:r>
      <w:r w:rsidR="000D187D" w:rsidRPr="000D187D">
        <w:rPr>
          <w:rFonts w:eastAsiaTheme="minorEastAsia"/>
          <w:noProof/>
          <w:sz w:val="23"/>
          <w:szCs w:val="23"/>
          <w:vertAlign w:val="superscript"/>
        </w:rPr>
        <w:t>6</w:t>
      </w:r>
      <w:r w:rsidR="000D187D">
        <w:rPr>
          <w:rFonts w:eastAsiaTheme="minorEastAsia"/>
          <w:sz w:val="23"/>
          <w:szCs w:val="23"/>
        </w:rPr>
        <w:fldChar w:fldCharType="end"/>
      </w:r>
      <w:r w:rsidR="083658F7" w:rsidRPr="5911DDBD">
        <w:rPr>
          <w:rFonts w:eastAsiaTheme="minorEastAsia"/>
          <w:sz w:val="23"/>
          <w:szCs w:val="23"/>
        </w:rPr>
        <w:t xml:space="preserve"> The</w:t>
      </w:r>
      <w:r w:rsidR="2FDD41C2" w:rsidRPr="5911DDBD">
        <w:rPr>
          <w:rFonts w:eastAsiaTheme="minorEastAsia"/>
          <w:sz w:val="23"/>
          <w:szCs w:val="23"/>
        </w:rPr>
        <w:t xml:space="preserve"> </w:t>
      </w:r>
      <w:r w:rsidR="083658F7" w:rsidRPr="5911DDBD">
        <w:rPr>
          <w:rFonts w:eastAsiaTheme="minorEastAsia"/>
          <w:sz w:val="23"/>
          <w:szCs w:val="23"/>
        </w:rPr>
        <w:t xml:space="preserve">impact </w:t>
      </w:r>
      <w:r w:rsidR="6C2DBF35" w:rsidRPr="5911DDBD">
        <w:rPr>
          <w:rFonts w:eastAsiaTheme="minorEastAsia"/>
          <w:sz w:val="23"/>
          <w:szCs w:val="23"/>
        </w:rPr>
        <w:t xml:space="preserve">on health care logistics </w:t>
      </w:r>
      <w:r w:rsidR="083658F7" w:rsidRPr="5911DDBD">
        <w:rPr>
          <w:rFonts w:eastAsiaTheme="minorEastAsia"/>
          <w:sz w:val="23"/>
          <w:szCs w:val="23"/>
        </w:rPr>
        <w:t xml:space="preserve">of these delays </w:t>
      </w:r>
      <w:r w:rsidR="4DCDC274" w:rsidRPr="5911DDBD">
        <w:rPr>
          <w:rFonts w:eastAsiaTheme="minorEastAsia"/>
          <w:sz w:val="23"/>
          <w:szCs w:val="23"/>
        </w:rPr>
        <w:t>can be substantial</w:t>
      </w:r>
      <w:r w:rsidR="001C7EE9">
        <w:rPr>
          <w:rFonts w:eastAsiaTheme="minorEastAsia"/>
          <w:sz w:val="23"/>
          <w:szCs w:val="23"/>
        </w:rPr>
        <w:t>. A model</w:t>
      </w:r>
      <w:r w:rsidR="51EB5119" w:rsidRPr="5911DDBD">
        <w:rPr>
          <w:rFonts w:eastAsiaTheme="minorEastAsia"/>
          <w:sz w:val="23"/>
          <w:szCs w:val="23"/>
        </w:rPr>
        <w:t xml:space="preserve">ing study </w:t>
      </w:r>
      <w:r w:rsidR="001C7EE9">
        <w:rPr>
          <w:rFonts w:eastAsiaTheme="minorEastAsia"/>
          <w:sz w:val="23"/>
          <w:szCs w:val="23"/>
        </w:rPr>
        <w:t xml:space="preserve">has evaluated the consequences of delay of orthopedic surgical procedures. </w:t>
      </w:r>
      <w:commentRangeStart w:id="6"/>
      <w:r w:rsidR="001C7EE9">
        <w:rPr>
          <w:rFonts w:eastAsiaTheme="minorEastAsia"/>
          <w:sz w:val="23"/>
          <w:szCs w:val="23"/>
        </w:rPr>
        <w:t xml:space="preserve">The study </w:t>
      </w:r>
      <w:r w:rsidR="51EB5119" w:rsidRPr="5911DDBD">
        <w:rPr>
          <w:rFonts w:eastAsiaTheme="minorEastAsia"/>
          <w:sz w:val="23"/>
          <w:szCs w:val="23"/>
        </w:rPr>
        <w:t xml:space="preserve">showed that if elective orthopedic surgery would have </w:t>
      </w:r>
      <w:r w:rsidR="001C7EE9">
        <w:rPr>
          <w:rFonts w:eastAsiaTheme="minorEastAsia"/>
          <w:sz w:val="23"/>
          <w:szCs w:val="23"/>
        </w:rPr>
        <w:t xml:space="preserve">been </w:t>
      </w:r>
      <w:r w:rsidR="51EB5119" w:rsidRPr="5911DDBD">
        <w:rPr>
          <w:rFonts w:eastAsiaTheme="minorEastAsia"/>
          <w:sz w:val="23"/>
          <w:szCs w:val="23"/>
        </w:rPr>
        <w:t>resumed in June 2020 in the USA, it would have taken 7-16 months until the health-care system performed at 90% of the expected volume of surgery</w:t>
      </w:r>
      <w:r w:rsidR="00200F83">
        <w:rPr>
          <w:rFonts w:eastAsiaTheme="minorEastAsia"/>
          <w:sz w:val="23"/>
          <w:szCs w:val="23"/>
        </w:rPr>
        <w:t>.</w:t>
      </w:r>
      <w:r w:rsidR="000D187D">
        <w:rPr>
          <w:rFonts w:eastAsiaTheme="minorEastAsia"/>
          <w:sz w:val="23"/>
          <w:szCs w:val="23"/>
        </w:rPr>
        <w:fldChar w:fldCharType="begin" w:fldLock="1"/>
      </w:r>
      <w:r w:rsidR="000D187D">
        <w:rPr>
          <w:rFonts w:eastAsiaTheme="minorEastAsia"/>
          <w:sz w:val="23"/>
          <w:szCs w:val="23"/>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rPr>
        <w:fldChar w:fldCharType="separate"/>
      </w:r>
      <w:r w:rsidR="000D187D" w:rsidRPr="000D187D">
        <w:rPr>
          <w:rFonts w:eastAsiaTheme="minorEastAsia"/>
          <w:noProof/>
          <w:sz w:val="23"/>
          <w:szCs w:val="23"/>
          <w:vertAlign w:val="superscript"/>
        </w:rPr>
        <w:t>8</w:t>
      </w:r>
      <w:r w:rsidR="000D187D">
        <w:rPr>
          <w:rFonts w:eastAsiaTheme="minorEastAsia"/>
          <w:sz w:val="23"/>
          <w:szCs w:val="23"/>
        </w:rPr>
        <w:fldChar w:fldCharType="end"/>
      </w:r>
      <w:commentRangeEnd w:id="6"/>
      <w:r w:rsidR="005966E7">
        <w:rPr>
          <w:rStyle w:val="CommentReference"/>
        </w:rPr>
        <w:commentReference w:id="6"/>
      </w:r>
      <w:r w:rsidR="3C4577D6" w:rsidRPr="5911DDBD">
        <w:rPr>
          <w:rFonts w:eastAsiaTheme="minorEastAsia"/>
          <w:sz w:val="23"/>
          <w:szCs w:val="23"/>
        </w:rPr>
        <w:t xml:space="preserve"> </w:t>
      </w:r>
      <w:r w:rsidR="0EA74164" w:rsidRPr="5911DDBD">
        <w:rPr>
          <w:rFonts w:eastAsiaTheme="minorEastAsia"/>
          <w:sz w:val="23"/>
          <w:szCs w:val="23"/>
        </w:rPr>
        <w:t>Because an accumulating group of patients is waiting for vital surgeries, our society is facing dilemmas about which patients should be prioritized.</w:t>
      </w:r>
      <w:r w:rsidR="401C91F5" w:rsidRPr="5911DDBD">
        <w:rPr>
          <w:rFonts w:eastAsiaTheme="minorEastAsia"/>
          <w:sz w:val="23"/>
          <w:szCs w:val="23"/>
        </w:rPr>
        <w:t xml:space="preserve"> </w:t>
      </w:r>
    </w:p>
    <w:p w14:paraId="4961370D" w14:textId="3C2B0C87" w:rsidR="256137A7" w:rsidRPr="000D187D" w:rsidRDefault="401C91F5" w:rsidP="5911DDBD">
      <w:pPr>
        <w:rPr>
          <w:rFonts w:eastAsiaTheme="minorEastAsia"/>
        </w:rPr>
      </w:pPr>
      <w:r w:rsidRPr="000D187D">
        <w:rPr>
          <w:rFonts w:eastAsiaTheme="minorEastAsia"/>
        </w:rPr>
        <w:t xml:space="preserve">Experts in the field of medical ethics, </w:t>
      </w:r>
      <w:r w:rsidR="63C37A7D" w:rsidRPr="000D187D">
        <w:rPr>
          <w:rFonts w:eastAsiaTheme="minorEastAsia"/>
        </w:rPr>
        <w:t xml:space="preserve">recently proposed that </w:t>
      </w:r>
      <w:r w:rsidR="280D53EC" w:rsidRPr="000D187D">
        <w:rPr>
          <w:rFonts w:eastAsiaTheme="minorEastAsia"/>
        </w:rPr>
        <w:t xml:space="preserve">the distribution of </w:t>
      </w:r>
      <w:r w:rsidR="787790E5" w:rsidRPr="000D187D">
        <w:rPr>
          <w:rFonts w:eastAsiaTheme="minorEastAsia"/>
        </w:rPr>
        <w:t xml:space="preserve">scarce </w:t>
      </w:r>
      <w:r w:rsidR="36DC8F99" w:rsidRPr="000D187D">
        <w:rPr>
          <w:rFonts w:eastAsiaTheme="minorEastAsia"/>
        </w:rPr>
        <w:t>(</w:t>
      </w:r>
      <w:r w:rsidR="787790E5" w:rsidRPr="000D187D">
        <w:rPr>
          <w:rFonts w:eastAsiaTheme="minorEastAsia"/>
        </w:rPr>
        <w:t>surgical</w:t>
      </w:r>
      <w:r w:rsidR="362D7AE5" w:rsidRPr="000D187D">
        <w:rPr>
          <w:rFonts w:eastAsiaTheme="minorEastAsia"/>
        </w:rPr>
        <w:t>)</w:t>
      </w:r>
      <w:r w:rsidR="787790E5" w:rsidRPr="000D187D">
        <w:rPr>
          <w:rFonts w:eastAsiaTheme="minorEastAsia"/>
        </w:rPr>
        <w:t xml:space="preserve"> </w:t>
      </w:r>
      <w:r w:rsidR="7EB1166A" w:rsidRPr="000D187D">
        <w:rPr>
          <w:rFonts w:eastAsiaTheme="minorEastAsia"/>
        </w:rPr>
        <w:t xml:space="preserve">resources </w:t>
      </w:r>
      <w:r w:rsidR="004F1948" w:rsidRPr="000D187D">
        <w:rPr>
          <w:rFonts w:eastAsiaTheme="minorEastAsia"/>
        </w:rPr>
        <w:t>can be</w:t>
      </w:r>
      <w:r w:rsidR="7EB1166A" w:rsidRPr="000D187D">
        <w:rPr>
          <w:rFonts w:eastAsiaTheme="minorEastAsia"/>
        </w:rPr>
        <w:t xml:space="preserve"> </w:t>
      </w:r>
      <w:r w:rsidR="6832733B" w:rsidRPr="000D187D">
        <w:rPr>
          <w:rFonts w:eastAsiaTheme="minorEastAsia"/>
        </w:rPr>
        <w:t xml:space="preserve">evaluated by the following four ethical values: </w:t>
      </w:r>
      <w:r w:rsidR="1A564374" w:rsidRPr="000D187D">
        <w:rPr>
          <w:rFonts w:eastAsiaTheme="minorEastAsia"/>
        </w:rPr>
        <w:t xml:space="preserve">1) </w:t>
      </w:r>
      <w:r w:rsidR="2823FB9C" w:rsidRPr="000D187D">
        <w:rPr>
          <w:rFonts w:eastAsiaTheme="minorEastAsia"/>
        </w:rPr>
        <w:t>T</w:t>
      </w:r>
      <w:r w:rsidR="520E02B1" w:rsidRPr="000D187D">
        <w:rPr>
          <w:rFonts w:eastAsiaTheme="minorEastAsia"/>
        </w:rPr>
        <w:t xml:space="preserve">he </w:t>
      </w:r>
      <w:r w:rsidR="6B551FD4" w:rsidRPr="000D187D">
        <w:rPr>
          <w:rFonts w:eastAsiaTheme="minorEastAsia"/>
        </w:rPr>
        <w:t xml:space="preserve">scarce resources </w:t>
      </w:r>
      <w:r w:rsidR="520E02B1" w:rsidRPr="000D187D">
        <w:rPr>
          <w:rFonts w:eastAsiaTheme="minorEastAsia"/>
        </w:rPr>
        <w:t>are</w:t>
      </w:r>
      <w:r w:rsidR="79D2767C" w:rsidRPr="000D187D">
        <w:rPr>
          <w:rFonts w:eastAsiaTheme="minorEastAsia"/>
        </w:rPr>
        <w:t xml:space="preserve"> used to</w:t>
      </w:r>
      <w:r w:rsidR="520E02B1" w:rsidRPr="000D187D">
        <w:rPr>
          <w:rFonts w:eastAsiaTheme="minorEastAsia"/>
        </w:rPr>
        <w:t xml:space="preserve"> </w:t>
      </w:r>
      <w:r w:rsidR="1A564374" w:rsidRPr="000D187D">
        <w:rPr>
          <w:rFonts w:eastAsiaTheme="minorEastAsia"/>
        </w:rPr>
        <w:t>maximize</w:t>
      </w:r>
      <w:r w:rsidR="6399FAAA" w:rsidRPr="000D187D">
        <w:rPr>
          <w:rFonts w:eastAsiaTheme="minorEastAsia"/>
        </w:rPr>
        <w:t xml:space="preserve"> the benefits</w:t>
      </w:r>
      <w:r w:rsidR="1932986F" w:rsidRPr="000D187D">
        <w:rPr>
          <w:rFonts w:eastAsiaTheme="minorEastAsia"/>
        </w:rPr>
        <w:t>; 2)</w:t>
      </w:r>
      <w:r w:rsidR="0EA74164" w:rsidRPr="000D187D">
        <w:rPr>
          <w:rFonts w:eastAsiaTheme="minorEastAsia"/>
        </w:rPr>
        <w:t xml:space="preserve"> </w:t>
      </w:r>
      <w:r w:rsidR="2652AFC5" w:rsidRPr="000D187D">
        <w:rPr>
          <w:rFonts w:eastAsiaTheme="minorEastAsia"/>
        </w:rPr>
        <w:t>P</w:t>
      </w:r>
      <w:r w:rsidR="0ECCFAFA" w:rsidRPr="000D187D">
        <w:rPr>
          <w:rFonts w:eastAsiaTheme="minorEastAsia"/>
        </w:rPr>
        <w:t xml:space="preserve">eople are </w:t>
      </w:r>
      <w:r w:rsidR="0EA74164" w:rsidRPr="000D187D">
        <w:rPr>
          <w:rFonts w:eastAsiaTheme="minorEastAsia"/>
        </w:rPr>
        <w:t>treat</w:t>
      </w:r>
      <w:r w:rsidR="576CD02D" w:rsidRPr="000D187D">
        <w:rPr>
          <w:rFonts w:eastAsiaTheme="minorEastAsia"/>
        </w:rPr>
        <w:t>ed</w:t>
      </w:r>
      <w:r w:rsidR="0EA74164" w:rsidRPr="000D187D">
        <w:rPr>
          <w:rFonts w:eastAsiaTheme="minorEastAsia"/>
        </w:rPr>
        <w:t xml:space="preserve"> equally</w:t>
      </w:r>
      <w:r w:rsidR="29C08CB0" w:rsidRPr="000D187D">
        <w:rPr>
          <w:rFonts w:eastAsiaTheme="minorEastAsia"/>
        </w:rPr>
        <w:t xml:space="preserve">; 3) </w:t>
      </w:r>
      <w:r w:rsidR="07781F8B" w:rsidRPr="000D187D">
        <w:rPr>
          <w:rFonts w:eastAsiaTheme="minorEastAsia"/>
        </w:rPr>
        <w:t>I</w:t>
      </w:r>
      <w:r w:rsidR="0EA74164" w:rsidRPr="000D187D">
        <w:rPr>
          <w:rFonts w:eastAsiaTheme="minorEastAsia"/>
        </w:rPr>
        <w:t>nstrumental value</w:t>
      </w:r>
      <w:r w:rsidR="0DBEBFEC" w:rsidRPr="000D187D">
        <w:rPr>
          <w:rFonts w:eastAsiaTheme="minorEastAsia"/>
        </w:rPr>
        <w:t xml:space="preserve"> </w:t>
      </w:r>
      <w:r w:rsidR="4AD00FD4" w:rsidRPr="000D187D">
        <w:rPr>
          <w:rFonts w:eastAsiaTheme="minorEastAsia"/>
        </w:rPr>
        <w:t xml:space="preserve">is </w:t>
      </w:r>
      <w:r w:rsidR="0DBEBFEC" w:rsidRPr="000D187D">
        <w:rPr>
          <w:rFonts w:eastAsiaTheme="minorEastAsia"/>
        </w:rPr>
        <w:t>promoted and rewarded; 4)</w:t>
      </w:r>
      <w:r w:rsidR="0EA74164" w:rsidRPr="000D187D">
        <w:rPr>
          <w:rFonts w:eastAsiaTheme="minorEastAsia"/>
        </w:rPr>
        <w:t xml:space="preserve"> </w:t>
      </w:r>
      <w:r w:rsidR="54CC680E" w:rsidRPr="000D187D">
        <w:rPr>
          <w:rFonts w:eastAsiaTheme="minorEastAsia"/>
        </w:rPr>
        <w:t>T</w:t>
      </w:r>
      <w:r w:rsidR="0EA74164" w:rsidRPr="000D187D">
        <w:rPr>
          <w:rFonts w:eastAsiaTheme="minorEastAsia"/>
        </w:rPr>
        <w:t>he worst off</w:t>
      </w:r>
      <w:r w:rsidR="000D187D" w:rsidRPr="000D187D">
        <w:rPr>
          <w:rFonts w:eastAsiaTheme="minorEastAsia"/>
        </w:rPr>
        <w:t xml:space="preserve"> are prioritized</w:t>
      </w:r>
      <w:r w:rsidR="00200F83">
        <w:rPr>
          <w:rFonts w:eastAsiaTheme="minorEastAsia"/>
        </w:rPr>
        <w:t>.</w:t>
      </w:r>
      <w:r w:rsidR="000D187D" w:rsidRPr="000D187D">
        <w:rPr>
          <w:rFonts w:eastAsiaTheme="minorEastAsia"/>
          <w:vertAlign w:val="superscript"/>
        </w:rPr>
        <w:fldChar w:fldCharType="begin" w:fldLock="1"/>
      </w:r>
      <w:r w:rsidR="000D187D" w:rsidRPr="000D187D">
        <w:rPr>
          <w:rFonts w:eastAsiaTheme="minorEastAsia"/>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rPr>
        <w:fldChar w:fldCharType="separate"/>
      </w:r>
      <w:r w:rsidR="000D187D" w:rsidRPr="000D187D">
        <w:rPr>
          <w:rFonts w:eastAsiaTheme="minorEastAsia"/>
          <w:noProof/>
          <w:vertAlign w:val="superscript"/>
        </w:rPr>
        <w:t>2</w:t>
      </w:r>
      <w:r w:rsidR="000D187D" w:rsidRPr="000D187D">
        <w:rPr>
          <w:rFonts w:eastAsiaTheme="minorEastAsia"/>
          <w:vertAlign w:val="superscript"/>
        </w:rPr>
        <w:fldChar w:fldCharType="end"/>
      </w:r>
      <w:r w:rsidR="09229DE7" w:rsidRPr="000D187D">
        <w:rPr>
          <w:rFonts w:eastAsiaTheme="minorEastAsia"/>
        </w:rPr>
        <w:t xml:space="preserve"> </w:t>
      </w:r>
      <w:r w:rsidR="7C30960B" w:rsidRPr="000D187D">
        <w:rPr>
          <w:rFonts w:eastAsiaTheme="minorEastAsia"/>
        </w:rPr>
        <w:t xml:space="preserve">In the context of a pandemic, it justifiable to </w:t>
      </w:r>
      <w:r w:rsidR="00516760">
        <w:rPr>
          <w:rFonts w:eastAsiaTheme="minorEastAsia"/>
        </w:rPr>
        <w:t xml:space="preserve">focus on maximizing </w:t>
      </w:r>
      <w:r w:rsidR="7C30960B" w:rsidRPr="000D187D">
        <w:rPr>
          <w:rFonts w:eastAsiaTheme="minorEastAsia"/>
        </w:rPr>
        <w:t xml:space="preserve">the </w:t>
      </w:r>
      <w:r w:rsidR="613C78D6" w:rsidRPr="000D187D">
        <w:rPr>
          <w:rFonts w:eastAsiaTheme="minorEastAsia"/>
        </w:rPr>
        <w:t>benefits</w:t>
      </w:r>
      <w:r w:rsidR="7C30960B" w:rsidRPr="000D187D">
        <w:rPr>
          <w:rFonts w:eastAsiaTheme="minorEastAsia"/>
        </w:rPr>
        <w:t xml:space="preserve"> (first value)</w:t>
      </w:r>
      <w:r w:rsidR="00200F83">
        <w:rPr>
          <w:rFonts w:eastAsiaTheme="minorEastAsia"/>
        </w:rPr>
        <w:t>.</w:t>
      </w:r>
      <w:r w:rsidR="00516760">
        <w:rPr>
          <w:rFonts w:eastAsiaTheme="minorEastAsia"/>
        </w:rPr>
        <w:t xml:space="preserve"> </w:t>
      </w:r>
      <w:r w:rsidR="00516760">
        <w:rPr>
          <w:rFonts w:eastAsiaTheme="minorEastAsia"/>
        </w:rPr>
        <w:fldChar w:fldCharType="begin" w:fldLock="1"/>
      </w:r>
      <w:r w:rsidR="00516760">
        <w:rPr>
          <w:rFonts w:eastAsiaTheme="minorEastAsia"/>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rPr>
        <w:fldChar w:fldCharType="separate"/>
      </w:r>
      <w:r w:rsidR="00516760" w:rsidRPr="00516760">
        <w:rPr>
          <w:rFonts w:eastAsiaTheme="minorEastAsia"/>
          <w:noProof/>
          <w:vertAlign w:val="superscript"/>
        </w:rPr>
        <w:t>9–13</w:t>
      </w:r>
      <w:r w:rsidR="00516760">
        <w:rPr>
          <w:rFonts w:eastAsiaTheme="minorEastAsia"/>
        </w:rPr>
        <w:fldChar w:fldCharType="end"/>
      </w:r>
      <w:r w:rsidR="4C608E21" w:rsidRPr="000D187D">
        <w:rPr>
          <w:rFonts w:eastAsiaTheme="minorEastAsia"/>
        </w:rPr>
        <w:t xml:space="preserve"> This is consistent with utilitarian ethical perspective</w:t>
      </w:r>
      <w:r w:rsidR="486161A8" w:rsidRPr="000D187D">
        <w:rPr>
          <w:rFonts w:eastAsiaTheme="minorEastAsia"/>
        </w:rPr>
        <w:t>s</w:t>
      </w:r>
      <w:r w:rsidR="5D3306F3" w:rsidRPr="000D187D">
        <w:rPr>
          <w:rFonts w:eastAsiaTheme="minorEastAsia"/>
        </w:rPr>
        <w:t xml:space="preserve">, which </w:t>
      </w:r>
      <w:r w:rsidR="4C608E21" w:rsidRPr="000D187D">
        <w:rPr>
          <w:rFonts w:eastAsiaTheme="minorEastAsia"/>
        </w:rPr>
        <w:t>emphasize population outcomes</w:t>
      </w:r>
      <w:r w:rsidR="26644134" w:rsidRPr="000D187D">
        <w:rPr>
          <w:rFonts w:eastAsiaTheme="minorEastAsia"/>
        </w:rPr>
        <w:t xml:space="preserve"> over individual outcomes</w:t>
      </w:r>
      <w:r w:rsidR="00200F83">
        <w:rPr>
          <w:rFonts w:eastAsiaTheme="minorEastAsia"/>
        </w:rPr>
        <w:t>.</w:t>
      </w:r>
      <w:r w:rsidR="00516760">
        <w:rPr>
          <w:rFonts w:eastAsiaTheme="minorEastAsia"/>
        </w:rPr>
        <w:fldChar w:fldCharType="begin" w:fldLock="1"/>
      </w:r>
      <w:r w:rsidR="00516760">
        <w:rPr>
          <w:rFonts w:eastAsiaTheme="minorEastAsia"/>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rPr>
        <w:fldChar w:fldCharType="separate"/>
      </w:r>
      <w:r w:rsidR="00516760" w:rsidRPr="00516760">
        <w:rPr>
          <w:rFonts w:eastAsiaTheme="minorEastAsia"/>
          <w:noProof/>
          <w:vertAlign w:val="superscript"/>
        </w:rPr>
        <w:t>14</w:t>
      </w:r>
      <w:r w:rsidR="00516760">
        <w:rPr>
          <w:rFonts w:eastAsiaTheme="minorEastAsia"/>
        </w:rPr>
        <w:fldChar w:fldCharType="end"/>
      </w:r>
      <w:r w:rsidR="6FC25B31" w:rsidRPr="000D187D">
        <w:rPr>
          <w:rFonts w:eastAsiaTheme="minorEastAsia"/>
        </w:rPr>
        <w:t xml:space="preserve"> </w:t>
      </w:r>
    </w:p>
    <w:p w14:paraId="23A17867" w14:textId="089EC92A" w:rsidR="256137A7" w:rsidRDefault="008C69CA" w:rsidP="636709EE">
      <w:pPr>
        <w:rPr>
          <w:rFonts w:eastAsiaTheme="minorEastAsia"/>
          <w:sz w:val="23"/>
          <w:szCs w:val="23"/>
        </w:rPr>
      </w:pPr>
      <w:r w:rsidRPr="5911DDBD">
        <w:rPr>
          <w:rFonts w:eastAsiaTheme="minorEastAsia"/>
          <w:sz w:val="23"/>
          <w:szCs w:val="23"/>
        </w:rPr>
        <w:t>As state</w:t>
      </w:r>
      <w:r>
        <w:rPr>
          <w:rFonts w:eastAsiaTheme="minorEastAsia"/>
          <w:sz w:val="23"/>
          <w:szCs w:val="23"/>
        </w:rPr>
        <w:t>d</w:t>
      </w:r>
      <w:r w:rsidRPr="5911DDBD">
        <w:rPr>
          <w:rFonts w:eastAsiaTheme="minorEastAsia"/>
          <w:sz w:val="23"/>
          <w:szCs w:val="23"/>
        </w:rPr>
        <w:t xml:space="preserve"> by </w:t>
      </w:r>
      <w:r>
        <w:rPr>
          <w:rFonts w:ascii="Calibri" w:eastAsia="Calibri" w:hAnsi="Calibri" w:cs="Calibri"/>
        </w:rPr>
        <w:t xml:space="preserve">Emanuel </w:t>
      </w:r>
      <w:r w:rsidRPr="5911DDBD">
        <w:rPr>
          <w:rFonts w:ascii="Calibri" w:eastAsia="Calibri" w:hAnsi="Calibri" w:cs="Calibri"/>
        </w:rPr>
        <w:t>et al.</w:t>
      </w:r>
      <w:r w:rsidRPr="00516760">
        <w:rPr>
          <w:rFonts w:ascii="Calibri" w:eastAsia="Calibri" w:hAnsi="Calibri" w:cs="Calibri"/>
          <w:iCs/>
        </w:rPr>
        <w:t>, “</w:t>
      </w:r>
      <w:r w:rsidRPr="00516760">
        <w:rPr>
          <w:rFonts w:ascii="Calibri" w:eastAsia="Calibri" w:hAnsi="Calibri" w:cs="Calibri"/>
          <w:iCs/>
          <w:sz w:val="23"/>
          <w:szCs w:val="23"/>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rPr>
        <w:t>”</w:t>
      </w:r>
      <w:r w:rsidR="00200F83">
        <w:rPr>
          <w:rFonts w:ascii="Calibri" w:eastAsia="Calibri" w:hAnsi="Calibri" w:cs="Calibri"/>
          <w:sz w:val="23"/>
          <w:szCs w:val="23"/>
        </w:rPr>
        <w:t>.</w:t>
      </w:r>
      <w:r>
        <w:rPr>
          <w:rFonts w:ascii="Calibri" w:eastAsia="Calibri" w:hAnsi="Calibri" w:cs="Calibri"/>
          <w:sz w:val="23"/>
          <w:szCs w:val="23"/>
        </w:rPr>
        <w:fldChar w:fldCharType="begin" w:fldLock="1"/>
      </w:r>
      <w:r>
        <w:rPr>
          <w:rFonts w:ascii="Calibri" w:eastAsia="Calibri"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rPr>
        <w:fldChar w:fldCharType="separate"/>
      </w:r>
      <w:r w:rsidRPr="000D187D">
        <w:rPr>
          <w:rFonts w:ascii="Calibri" w:eastAsia="Calibri" w:hAnsi="Calibri" w:cs="Calibri"/>
          <w:noProof/>
          <w:sz w:val="23"/>
          <w:szCs w:val="23"/>
          <w:vertAlign w:val="superscript"/>
        </w:rPr>
        <w:t>2</w:t>
      </w:r>
      <w:r>
        <w:rPr>
          <w:rFonts w:ascii="Calibri" w:eastAsia="Calibri" w:hAnsi="Calibri" w:cs="Calibri"/>
          <w:sz w:val="23"/>
          <w:szCs w:val="23"/>
        </w:rPr>
        <w:fldChar w:fldCharType="end"/>
      </w:r>
      <w:r w:rsidRPr="008C69CA">
        <w:t xml:space="preserve"> </w:t>
      </w:r>
      <w:r>
        <w:rPr>
          <w:rFonts w:ascii="Calibri" w:eastAsia="Calibri" w:hAnsi="Calibri" w:cs="Calibri"/>
          <w:sz w:val="23"/>
          <w:szCs w:val="23"/>
        </w:rPr>
        <w:t>I</w:t>
      </w:r>
      <w:r w:rsidRPr="636709EE">
        <w:t xml:space="preserve">n </w:t>
      </w:r>
      <w:r>
        <w:t>reality</w:t>
      </w:r>
      <w:r w:rsidRPr="636709EE">
        <w:t>,</w:t>
      </w:r>
      <w:r>
        <w:t xml:space="preserve"> however,</w:t>
      </w:r>
      <w:r w:rsidRPr="636709EE">
        <w:t xml:space="preserve"> surgical patients </w:t>
      </w:r>
      <w:r>
        <w:t xml:space="preserve">are most </w:t>
      </w:r>
      <w:r w:rsidRPr="636709EE">
        <w:t xml:space="preserve">often </w:t>
      </w:r>
      <w:r>
        <w:t xml:space="preserve">triaged by </w:t>
      </w:r>
      <w:r w:rsidR="000C32EF">
        <w:t>experts from the respective surgical fields</w:t>
      </w:r>
      <w:r w:rsidR="00200F83">
        <w:t>.</w:t>
      </w:r>
      <w:r>
        <w:fldChar w:fldCharType="begin" w:fldLock="1"/>
      </w:r>
      <w: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fldChar w:fldCharType="separate"/>
      </w:r>
      <w:r w:rsidRPr="00516760">
        <w:rPr>
          <w:noProof/>
          <w:vertAlign w:val="superscript"/>
        </w:rPr>
        <w:t>15</w:t>
      </w:r>
      <w:r>
        <w:fldChar w:fldCharType="end"/>
      </w:r>
      <w:r w:rsidRPr="636709EE">
        <w:t xml:space="preserve"> </w:t>
      </w:r>
      <w:r>
        <w:t xml:space="preserve">Experts, for which it </w:t>
      </w:r>
      <w:r w:rsidRPr="636709EE">
        <w:t>is known that the agreement of prioritization is low</w:t>
      </w:r>
      <w:r>
        <w:fldChar w:fldCharType="begin" w:fldLock="1"/>
      </w:r>
      <w: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fldChar w:fldCharType="separate"/>
      </w:r>
      <w:r w:rsidRPr="00516760">
        <w:rPr>
          <w:noProof/>
          <w:vertAlign w:val="superscript"/>
        </w:rPr>
        <w:t>16</w:t>
      </w:r>
      <w:r>
        <w:fldChar w:fldCharType="end"/>
      </w:r>
      <w:r w:rsidRPr="636709EE">
        <w:t xml:space="preserve">. </w:t>
      </w:r>
      <w:r w:rsidR="000C32EF">
        <w:t xml:space="preserve">Additionally, prioritization across different disciplines is complicated by the high degree of specialization in modern medicine. </w:t>
      </w:r>
      <w:r w:rsidR="0FA23138" w:rsidRPr="636709EE">
        <w:t>T</w:t>
      </w:r>
      <w:r w:rsidR="6E8373DC" w:rsidRPr="636709EE">
        <w:rPr>
          <w:rFonts w:eastAsiaTheme="minorEastAsia"/>
          <w:sz w:val="23"/>
          <w:szCs w:val="23"/>
        </w:rPr>
        <w:t xml:space="preserve">o our knowledge, </w:t>
      </w:r>
      <w:r w:rsidR="6FC25B31" w:rsidRPr="636709EE">
        <w:rPr>
          <w:rFonts w:eastAsiaTheme="minorEastAsia"/>
          <w:sz w:val="23"/>
          <w:szCs w:val="23"/>
        </w:rPr>
        <w:t>no</w:t>
      </w:r>
      <w:r w:rsidR="43B48730" w:rsidRPr="636709EE">
        <w:rPr>
          <w:rFonts w:eastAsiaTheme="minorEastAsia"/>
          <w:sz w:val="23"/>
          <w:szCs w:val="23"/>
        </w:rPr>
        <w:t xml:space="preserve"> </w:t>
      </w:r>
      <w:r>
        <w:rPr>
          <w:rFonts w:eastAsiaTheme="minorEastAsia"/>
          <w:sz w:val="23"/>
          <w:szCs w:val="23"/>
        </w:rPr>
        <w:t xml:space="preserve">objective, quantitative, evidence-based approach </w:t>
      </w:r>
      <w:r w:rsidR="6FC25B31" w:rsidRPr="636709EE">
        <w:rPr>
          <w:rFonts w:eastAsiaTheme="minorEastAsia"/>
          <w:sz w:val="23"/>
          <w:szCs w:val="23"/>
        </w:rPr>
        <w:t xml:space="preserve">has </w:t>
      </w:r>
      <w:r w:rsidR="32B3C325" w:rsidRPr="636709EE">
        <w:rPr>
          <w:rFonts w:eastAsiaTheme="minorEastAsia"/>
          <w:sz w:val="23"/>
          <w:szCs w:val="23"/>
        </w:rPr>
        <w:t xml:space="preserve">yet </w:t>
      </w:r>
      <w:r w:rsidR="6FC25B31" w:rsidRPr="636709EE">
        <w:rPr>
          <w:rFonts w:eastAsiaTheme="minorEastAsia"/>
          <w:sz w:val="23"/>
          <w:szCs w:val="23"/>
        </w:rPr>
        <w:t xml:space="preserve">been </w:t>
      </w:r>
      <w:r w:rsidR="361CF97B" w:rsidRPr="636709EE">
        <w:rPr>
          <w:rFonts w:eastAsiaTheme="minorEastAsia"/>
          <w:sz w:val="23"/>
          <w:szCs w:val="23"/>
        </w:rPr>
        <w:t>developed</w:t>
      </w:r>
      <w:r w:rsidR="6FC25B31" w:rsidRPr="636709EE">
        <w:rPr>
          <w:rFonts w:eastAsiaTheme="minorEastAsia"/>
          <w:sz w:val="23"/>
          <w:szCs w:val="23"/>
        </w:rPr>
        <w:t>.</w:t>
      </w:r>
    </w:p>
    <w:p w14:paraId="40C85AE4" w14:textId="4E980D06" w:rsidR="256137A7" w:rsidRDefault="12BEE698" w:rsidP="04F59E2C">
      <w:pPr>
        <w:rPr>
          <w:rFonts w:ascii="Calibri" w:eastAsia="Calibri" w:hAnsi="Calibri" w:cs="Calibri"/>
        </w:rPr>
      </w:pPr>
      <w:r w:rsidRPr="5911DDBD">
        <w:rPr>
          <w:rFonts w:ascii="Calibri" w:eastAsia="Calibri" w:hAnsi="Calibri" w:cs="Calibri"/>
        </w:rPr>
        <w:t xml:space="preserve">Therefore, the aim of our study is </w:t>
      </w:r>
      <w:r w:rsidR="319EC840" w:rsidRPr="5911DDBD">
        <w:rPr>
          <w:rFonts w:ascii="Calibri" w:eastAsia="Calibri" w:hAnsi="Calibri" w:cs="Calibri"/>
        </w:rPr>
        <w:t xml:space="preserve">to develop a decision model to estimate the </w:t>
      </w:r>
      <w:r w:rsidR="008C69CA">
        <w:rPr>
          <w:rFonts w:ascii="Calibri" w:eastAsia="Calibri" w:hAnsi="Calibri" w:cs="Calibri"/>
        </w:rPr>
        <w:t xml:space="preserve">impact of postponing </w:t>
      </w:r>
      <w:r w:rsidR="319EC840" w:rsidRPr="5911DDBD">
        <w:rPr>
          <w:rFonts w:ascii="Calibri" w:eastAsia="Calibri" w:hAnsi="Calibri" w:cs="Calibri"/>
        </w:rPr>
        <w:t>surgical intervention</w:t>
      </w:r>
      <w:r w:rsidR="000016BF" w:rsidRPr="000016BF">
        <w:rPr>
          <w:rFonts w:ascii="Calibri" w:eastAsia="Calibri" w:hAnsi="Calibri" w:cs="Calibri"/>
        </w:rPr>
        <w:t xml:space="preserve"> </w:t>
      </w:r>
      <w:r w:rsidR="000016BF">
        <w:rPr>
          <w:rFonts w:ascii="Calibri" w:eastAsia="Calibri" w:hAnsi="Calibri" w:cs="Calibri"/>
        </w:rPr>
        <w:t>on health</w:t>
      </w:r>
      <w:r w:rsidR="008C69CA">
        <w:rPr>
          <w:rFonts w:ascii="Calibri" w:eastAsia="Calibri" w:hAnsi="Calibri" w:cs="Calibri"/>
        </w:rPr>
        <w:t xml:space="preserve">. This measure of urgency might </w:t>
      </w:r>
      <w:r w:rsidR="319EC840" w:rsidRPr="5911DDBD">
        <w:rPr>
          <w:rFonts w:ascii="Calibri" w:eastAsia="Calibri" w:hAnsi="Calibri" w:cs="Calibri"/>
        </w:rPr>
        <w:t xml:space="preserve">be used </w:t>
      </w:r>
      <w:r w:rsidR="008C69CA">
        <w:rPr>
          <w:rFonts w:ascii="Calibri" w:eastAsia="Calibri" w:hAnsi="Calibri" w:cs="Calibri"/>
        </w:rPr>
        <w:t xml:space="preserve">to </w:t>
      </w:r>
      <w:r w:rsidR="319EC840" w:rsidRPr="5911DDBD">
        <w:rPr>
          <w:rFonts w:ascii="Calibri" w:eastAsia="Calibri" w:hAnsi="Calibri" w:cs="Calibri"/>
        </w:rPr>
        <w:t>guide prioritization of surgical intervention form a utilitarian perspective.</w:t>
      </w:r>
      <w:r w:rsidR="5A8C9F72" w:rsidRPr="5911DDBD">
        <w:rPr>
          <w:rFonts w:ascii="Calibri" w:eastAsia="Calibri" w:hAnsi="Calibri" w:cs="Calibri"/>
        </w:rPr>
        <w:t xml:space="preserve"> </w:t>
      </w:r>
      <w:r w:rsidR="65DC346E" w:rsidRPr="5911DDBD">
        <w:rPr>
          <w:rFonts w:ascii="Calibri" w:eastAsia="Calibri" w:hAnsi="Calibri" w:cs="Calibri"/>
        </w:rPr>
        <w:t>Although t</w:t>
      </w:r>
      <w:r w:rsidR="31972D52" w:rsidRPr="5911DDBD">
        <w:rPr>
          <w:rFonts w:ascii="Calibri" w:eastAsia="Calibri" w:hAnsi="Calibri" w:cs="Calibri"/>
        </w:rPr>
        <w:t xml:space="preserve">his </w:t>
      </w:r>
      <w:r w:rsidR="008C69CA">
        <w:rPr>
          <w:rFonts w:ascii="Calibri" w:eastAsia="Calibri" w:hAnsi="Calibri" w:cs="Calibri"/>
        </w:rPr>
        <w:t xml:space="preserve">strategy was conceived </w:t>
      </w:r>
      <w:r w:rsidR="6374631D" w:rsidRPr="5911DDBD">
        <w:rPr>
          <w:rFonts w:ascii="Calibri" w:eastAsia="Calibri" w:hAnsi="Calibri" w:cs="Calibri"/>
        </w:rPr>
        <w:t xml:space="preserve">during the COVID-19 pandemic, </w:t>
      </w:r>
      <w:r w:rsidR="54C7B04F" w:rsidRPr="5911DDBD">
        <w:rPr>
          <w:rFonts w:ascii="Calibri" w:eastAsia="Calibri" w:hAnsi="Calibri" w:cs="Calibri"/>
        </w:rPr>
        <w:t>our</w:t>
      </w:r>
      <w:r w:rsidR="6374631D" w:rsidRPr="5911DDBD">
        <w:rPr>
          <w:rFonts w:ascii="Calibri" w:eastAsia="Calibri" w:hAnsi="Calibri" w:cs="Calibri"/>
        </w:rPr>
        <w:t xml:space="preserve"> secondary aim </w:t>
      </w:r>
      <w:r w:rsidR="35B6D260" w:rsidRPr="5911DDBD">
        <w:rPr>
          <w:rFonts w:ascii="Calibri" w:eastAsia="Calibri" w:hAnsi="Calibri" w:cs="Calibri"/>
        </w:rPr>
        <w:t xml:space="preserve">is </w:t>
      </w:r>
      <w:r w:rsidR="6374631D" w:rsidRPr="5911DDBD">
        <w:rPr>
          <w:rFonts w:ascii="Calibri" w:eastAsia="Calibri" w:hAnsi="Calibri" w:cs="Calibri"/>
        </w:rPr>
        <w:t xml:space="preserve">to ensure applicability to the </w:t>
      </w:r>
      <w:r w:rsidR="2A3F7C20" w:rsidRPr="5911DDBD">
        <w:rPr>
          <w:rFonts w:ascii="Calibri" w:eastAsia="Calibri" w:hAnsi="Calibri" w:cs="Calibri"/>
        </w:rPr>
        <w:t xml:space="preserve">context of </w:t>
      </w:r>
      <w:r w:rsidR="19384220" w:rsidRPr="5911DDBD">
        <w:rPr>
          <w:rFonts w:ascii="Calibri" w:eastAsia="Calibri" w:hAnsi="Calibri" w:cs="Calibri"/>
        </w:rPr>
        <w:t xml:space="preserve">upcoming </w:t>
      </w:r>
      <w:r w:rsidR="774D57D0" w:rsidRPr="5911DDBD">
        <w:rPr>
          <w:rFonts w:ascii="Calibri" w:eastAsia="Calibri" w:hAnsi="Calibri" w:cs="Calibri"/>
        </w:rPr>
        <w:t xml:space="preserve">pandemics, </w:t>
      </w:r>
      <w:r w:rsidR="175989DD" w:rsidRPr="5911DDBD">
        <w:rPr>
          <w:rFonts w:ascii="Calibri" w:eastAsia="Calibri" w:hAnsi="Calibri" w:cs="Calibri"/>
        </w:rPr>
        <w:t xml:space="preserve">as well as </w:t>
      </w:r>
      <w:r w:rsidR="1C38A579" w:rsidRPr="5911DDBD">
        <w:rPr>
          <w:rFonts w:ascii="Calibri" w:eastAsia="Calibri" w:hAnsi="Calibri" w:cs="Calibri"/>
        </w:rPr>
        <w:t>to</w:t>
      </w:r>
      <w:r w:rsidR="774D57D0" w:rsidRPr="5911DDBD">
        <w:rPr>
          <w:rFonts w:ascii="Calibri" w:eastAsia="Calibri" w:hAnsi="Calibri" w:cs="Calibri"/>
        </w:rPr>
        <w:t xml:space="preserve"> the context of usual care.</w:t>
      </w:r>
    </w:p>
    <w:p w14:paraId="23D5DC6B" w14:textId="77777777" w:rsidR="438F5BE1" w:rsidRDefault="438F5BE1" w:rsidP="39A4890C">
      <w:pPr>
        <w:pStyle w:val="Heading2"/>
        <w:rPr>
          <w:lang w:val="en-US"/>
        </w:rPr>
      </w:pPr>
      <w:r w:rsidRPr="39A4890C">
        <w:rPr>
          <w:lang w:val="en-US"/>
        </w:rPr>
        <w:t>Methods</w:t>
      </w:r>
    </w:p>
    <w:p w14:paraId="4D3739C7" w14:textId="255091ED" w:rsidR="438F5BE1" w:rsidRDefault="497E6C1F" w:rsidP="00516760">
      <w:pPr>
        <w:rPr>
          <w:rFonts w:ascii="Calibri" w:eastAsia="Calibri" w:hAnsi="Calibri" w:cs="Calibri"/>
        </w:rPr>
      </w:pPr>
      <w:r w:rsidRPr="5911DDBD">
        <w:t xml:space="preserve">This </w:t>
      </w:r>
      <w:r w:rsidR="6125538A" w:rsidRPr="5911DDBD">
        <w:t xml:space="preserve">manuscript has been written </w:t>
      </w:r>
      <w:r w:rsidRPr="5911DDBD">
        <w:t>conform the CHEER guidelines</w:t>
      </w:r>
      <w:r w:rsidR="17703BBA" w:rsidRPr="5911DDBD">
        <w:t xml:space="preserve"> for reporting health-economical evaluations</w:t>
      </w:r>
      <w:r w:rsidR="00516760">
        <w:fldChar w:fldCharType="begin" w:fldLock="1"/>
      </w:r>
      <w:r w:rsidR="00516760">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fldChar w:fldCharType="separate"/>
      </w:r>
      <w:r w:rsidR="00516760" w:rsidRPr="00516760">
        <w:rPr>
          <w:noProof/>
          <w:vertAlign w:val="superscript"/>
        </w:rPr>
        <w:t>17</w:t>
      </w:r>
      <w:r w:rsidR="00516760">
        <w:fldChar w:fldCharType="end"/>
      </w:r>
      <w:r w:rsidR="17703BBA" w:rsidRPr="5911DDBD">
        <w:t xml:space="preserve">. </w:t>
      </w:r>
      <w:r w:rsidR="6A168F23" w:rsidRPr="5911DDBD">
        <w:t>The</w:t>
      </w:r>
      <w:r w:rsidR="25356529" w:rsidRPr="5911DDBD">
        <w:t xml:space="preserve"> model</w:t>
      </w:r>
      <w:r w:rsidR="6A168F23" w:rsidRPr="5911DDBD">
        <w:t xml:space="preserve"> </w:t>
      </w:r>
      <w:r w:rsidR="000016BF">
        <w:t xml:space="preserve">was </w:t>
      </w:r>
      <w:r w:rsidR="5D00BC3F" w:rsidRPr="5911DDBD">
        <w:t>buil</w:t>
      </w:r>
      <w:r w:rsidR="000016BF">
        <w:t>t</w:t>
      </w:r>
      <w:r w:rsidR="5D00BC3F" w:rsidRPr="5911DDBD">
        <w:t xml:space="preserve"> in R software</w:t>
      </w:r>
      <w:r w:rsidR="0BB6E199" w:rsidRPr="5911DDBD">
        <w:t xml:space="preserve"> (</w:t>
      </w:r>
      <w:r w:rsidR="00516760" w:rsidRPr="00516760">
        <w:t>R Core Team (2013). R: A language and environment for statistical</w:t>
      </w:r>
      <w:r w:rsidR="00516760">
        <w:t xml:space="preserve"> </w:t>
      </w:r>
      <w:r w:rsidR="00516760" w:rsidRPr="00516760">
        <w:t>computing. R Foundation for Statistical Computing, Vienna, Austria.</w:t>
      </w:r>
      <w:r w:rsidR="0BB6E199" w:rsidRPr="5911DDBD">
        <w:t>)</w:t>
      </w:r>
      <w:r w:rsidR="3E927376" w:rsidRPr="5911DDBD">
        <w:t xml:space="preserve"> and</w:t>
      </w:r>
      <w:r w:rsidR="0E96ACC2" w:rsidRPr="5911DDBD">
        <w:t xml:space="preserve"> the code is based on tutorial</w:t>
      </w:r>
      <w:r w:rsidR="14AA56E1" w:rsidRPr="5911DDBD">
        <w:t>s</w:t>
      </w:r>
      <w:r w:rsidR="0E96ACC2" w:rsidRPr="5911DDBD">
        <w:t xml:space="preserve"> provided by the DART</w:t>
      </w:r>
      <w:r w:rsidR="3F054FD8" w:rsidRPr="5911DDBD">
        <w:t>H</w:t>
      </w:r>
      <w:r w:rsidR="0084022E">
        <w:t xml:space="preserve"> workgroup</w:t>
      </w:r>
      <w:r w:rsidR="00200F83">
        <w:t>.</w:t>
      </w:r>
      <w:r w:rsidR="0084022E">
        <w:fldChar w:fldCharType="begin" w:fldLock="1"/>
      </w:r>
      <w:r w:rsidR="00C047C6">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fldChar w:fldCharType="separate"/>
      </w:r>
      <w:r w:rsidR="0084022E" w:rsidRPr="0084022E">
        <w:rPr>
          <w:noProof/>
          <w:vertAlign w:val="superscript"/>
        </w:rPr>
        <w:t>18,19</w:t>
      </w:r>
      <w:r w:rsidR="0084022E">
        <w:fldChar w:fldCharType="end"/>
      </w:r>
      <w:r w:rsidR="0084022E">
        <w:t xml:space="preserve"> </w:t>
      </w:r>
      <w:r w:rsidR="0BB6E199" w:rsidRPr="5911DDBD">
        <w:t>The model code</w:t>
      </w:r>
      <w:r w:rsidR="5D00BC3F" w:rsidRPr="5911DDBD">
        <w:t xml:space="preserve"> </w:t>
      </w:r>
      <w:r w:rsidR="647B3385" w:rsidRPr="5911DDBD">
        <w:t>and input data</w:t>
      </w:r>
      <w:r w:rsidR="6A168F23" w:rsidRPr="5911DDBD">
        <w:t xml:space="preserve"> </w:t>
      </w:r>
      <w:r w:rsidR="47C9FD85" w:rsidRPr="5911DDBD">
        <w:t>are</w:t>
      </w:r>
      <w:r w:rsidR="4CDDF185" w:rsidRPr="5911DDBD">
        <w:t xml:space="preserve"> freely</w:t>
      </w:r>
      <w:r w:rsidR="47C9FD85" w:rsidRPr="5911DDBD">
        <w:t xml:space="preserve"> </w:t>
      </w:r>
      <w:r w:rsidR="60AEA2F4" w:rsidRPr="5911DDBD">
        <w:t>available via</w:t>
      </w:r>
      <w:r w:rsidR="0C86CA25" w:rsidRPr="5911DDBD">
        <w:t xml:space="preserve"> a GitHub repository</w:t>
      </w:r>
      <w:r w:rsidR="6A168F23" w:rsidRPr="5911DDBD">
        <w:t xml:space="preserve">: </w:t>
      </w:r>
      <w:hyperlink r:id="rId14">
        <w:r w:rsidR="18A35708" w:rsidRPr="5911DDBD">
          <w:rPr>
            <w:rStyle w:val="Hyperlink"/>
            <w:rFonts w:ascii="Calibri" w:eastAsia="Calibri" w:hAnsi="Calibri" w:cs="Calibri"/>
          </w:rPr>
          <w:t>https://github.com/erasmusmc-mgz/VB_OR_t</w:t>
        </w:r>
      </w:hyperlink>
      <w:commentRangeStart w:id="7"/>
      <w:r w:rsidR="18A35708" w:rsidRPr="5911DDBD">
        <w:rPr>
          <w:rStyle w:val="Hyperlink"/>
          <w:rFonts w:ascii="Calibri" w:eastAsia="Calibri" w:hAnsi="Calibri" w:cs="Calibri"/>
        </w:rPr>
        <w:t>riage</w:t>
      </w:r>
      <w:r w:rsidR="18A35708" w:rsidRPr="5911DDBD">
        <w:rPr>
          <w:rFonts w:ascii="Calibri" w:eastAsia="Calibri" w:hAnsi="Calibri" w:cs="Calibri"/>
        </w:rPr>
        <w:t>.</w:t>
      </w:r>
      <w:commentRangeEnd w:id="7"/>
      <w:r w:rsidR="438F5BE1">
        <w:commentReference w:id="7"/>
      </w:r>
    </w:p>
    <w:p w14:paraId="19049486" w14:textId="3EC0EBB9" w:rsidR="438F5BE1" w:rsidRDefault="2E6165B6" w:rsidP="39A4890C">
      <w:pPr>
        <w:pStyle w:val="Heading3"/>
        <w:rPr>
          <w:lang w:val="en-US"/>
        </w:rPr>
      </w:pPr>
      <w:r w:rsidRPr="39A4890C">
        <w:rPr>
          <w:lang w:val="en-US"/>
        </w:rPr>
        <w:t xml:space="preserve">Patients </w:t>
      </w:r>
      <w:commentRangeStart w:id="8"/>
      <w:r w:rsidRPr="39A4890C">
        <w:rPr>
          <w:lang w:val="en-US"/>
        </w:rPr>
        <w:t xml:space="preserve">and setting </w:t>
      </w:r>
      <w:commentRangeEnd w:id="8"/>
      <w:r w:rsidR="005966E7">
        <w:rPr>
          <w:rStyle w:val="CommentReference"/>
          <w:rFonts w:asciiTheme="minorHAnsi" w:eastAsiaTheme="minorHAnsi" w:hAnsiTheme="minorHAnsi" w:cstheme="minorBidi"/>
          <w:color w:val="auto"/>
        </w:rPr>
        <w:commentReference w:id="8"/>
      </w:r>
    </w:p>
    <w:p w14:paraId="232F8109" w14:textId="37B8FF6A" w:rsidR="00516760" w:rsidRDefault="00516760" w:rsidP="00516760">
      <w:pPr>
        <w:spacing w:line="276" w:lineRule="auto"/>
      </w:pPr>
      <w:r w:rsidRPr="5911DDBD">
        <w:t>The procedures evaluated in this study comprised of non-pediatric, semi-elective surgeries</w:t>
      </w:r>
      <w:r w:rsidR="006D76AB">
        <w:t xml:space="preserve"> in an academic tertiary referring hospital</w:t>
      </w:r>
      <w:r w:rsidRPr="5911DDBD">
        <w:t xml:space="preserve">. A semi-elective procedure was defined as a procedure </w:t>
      </w:r>
      <w:r w:rsidRPr="5911DDBD">
        <w:lastRenderedPageBreak/>
        <w:t>that is non-urgent</w:t>
      </w:r>
      <w:r w:rsidR="00BE6480">
        <w:t>,</w:t>
      </w:r>
      <w:r w:rsidRPr="5911DDBD">
        <w:t xml:space="preserve"> but ideally performed within three </w:t>
      </w:r>
      <w:r w:rsidR="006D76AB">
        <w:t xml:space="preserve">to six </w:t>
      </w:r>
      <w:r w:rsidRPr="5911DDBD">
        <w:t>weeks. A selection of semi-electiv</w:t>
      </w:r>
      <w:r w:rsidR="006D76AB">
        <w:t>e procedures for this model</w:t>
      </w:r>
      <w:r w:rsidRPr="5911DDBD">
        <w:t xml:space="preserve">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rPr>
        <w:t>stay at an</w:t>
      </w:r>
      <w:r w:rsidRPr="5911DDBD">
        <w:t xml:space="preserve"> intensive care unit (ICU), and length</w:t>
      </w:r>
      <w:r w:rsidR="00BE6480">
        <w:t xml:space="preserve"> of</w:t>
      </w:r>
      <w:r w:rsidRPr="5911DDBD">
        <w:t xml:space="preserve"> stay at a non-ICU unit of all non-urgent procedures between July 2017</w:t>
      </w:r>
      <w:r w:rsidR="00621EAC">
        <w:t xml:space="preserve"> and</w:t>
      </w:r>
      <w:r w:rsidRPr="5911DDBD">
        <w:t xml:space="preserve"> May 2020. Procedures that were performed at least 80 times were selected. These selected procedures were </w:t>
      </w:r>
      <w:r w:rsidR="00621EAC">
        <w:t xml:space="preserve">consecutively </w:t>
      </w:r>
      <w:r w:rsidRPr="5911DDBD">
        <w:t xml:space="preserve">classified by two </w:t>
      </w:r>
      <w:r w:rsidR="00E678CD">
        <w:t xml:space="preserve">senior clinicians </w:t>
      </w:r>
      <w:r w:rsidRPr="5911DDBD">
        <w:t>(</w:t>
      </w:r>
      <w:proofErr w:type="spellStart"/>
      <w:r w:rsidRPr="5911DDBD">
        <w:t>JvS</w:t>
      </w:r>
      <w:proofErr w:type="spellEnd"/>
      <w:r w:rsidR="000C32EF">
        <w:t xml:space="preserve"> – emeritus professor internal </w:t>
      </w:r>
      <w:proofErr w:type="spellStart"/>
      <w:r w:rsidR="000C32EF">
        <w:t>medecine</w:t>
      </w:r>
      <w:proofErr w:type="spellEnd"/>
      <w:r w:rsidRPr="5911DDBD">
        <w:t xml:space="preserve">, </w:t>
      </w:r>
      <w:proofErr w:type="spellStart"/>
      <w:r w:rsidRPr="5911DDBD">
        <w:t>RBdJ</w:t>
      </w:r>
      <w:proofErr w:type="spellEnd"/>
      <w:r w:rsidR="000C32EF">
        <w:t xml:space="preserve"> – head of the department of head and neck surgery</w:t>
      </w:r>
      <w:r w:rsidRPr="5911DDBD">
        <w:t xml:space="preserve">) as </w:t>
      </w:r>
      <w:r w:rsidR="00621EAC">
        <w:t xml:space="preserve">a </w:t>
      </w:r>
      <w:r w:rsidRPr="5911DDBD">
        <w:t xml:space="preserve">semi-elective </w:t>
      </w:r>
      <w:r w:rsidR="00621EAC">
        <w:t xml:space="preserve">procedure </w:t>
      </w:r>
      <w:r w:rsidRPr="5911DDBD">
        <w:t>based on their experience. Ultimately, 61 semi-elective procedures were selected.</w:t>
      </w:r>
      <w:r w:rsidR="00ED3925">
        <w:t xml:space="preserve"> Where relevant, we distinguished mild and severe cases undergoing the procedure.</w:t>
      </w:r>
    </w:p>
    <w:p w14:paraId="7075F20F" w14:textId="77777777" w:rsidR="00516760" w:rsidRDefault="00516760" w:rsidP="00516760">
      <w:pPr>
        <w:spacing w:line="276" w:lineRule="auto"/>
      </w:pPr>
    </w:p>
    <w:p w14:paraId="569A589D" w14:textId="249770A5" w:rsidR="00572679" w:rsidRPr="00ED3925" w:rsidRDefault="00516760" w:rsidP="00516760">
      <w:r w:rsidRPr="5911DDBD">
        <w:t>The</w:t>
      </w:r>
      <w:r w:rsidR="006E5AC7">
        <w:t xml:space="preserve"> simulated</w:t>
      </w:r>
      <w:r w:rsidRPr="5911DDBD">
        <w:t xml:space="preserve"> populations </w:t>
      </w:r>
      <w:r w:rsidR="005966E7">
        <w:t>consist of</w:t>
      </w:r>
      <w:r w:rsidRPr="5911DDBD">
        <w:t xml:space="preserve"> patients with an indication of one of the selected </w:t>
      </w:r>
      <w:commentRangeStart w:id="9"/>
      <w:r w:rsidRPr="5911DDBD">
        <w:t xml:space="preserve">61 non-pediatric semi-elective procedures. </w:t>
      </w:r>
      <w:commentRangeEnd w:id="9"/>
      <w:r w:rsidR="005966E7">
        <w:rPr>
          <w:rStyle w:val="CommentReference"/>
        </w:rPr>
        <w:commentReference w:id="9"/>
      </w:r>
      <w:r w:rsidRPr="5911DDBD">
        <w:t xml:space="preserve">The average age of the patients was used as the initial age of the simulated cohort in the model. Where possible, </w:t>
      </w:r>
      <w:r w:rsidR="00FC2F85">
        <w:t xml:space="preserve">survival </w:t>
      </w:r>
      <w:r w:rsidRPr="5911DDBD">
        <w:t xml:space="preserve">data from Dutch registries was used. In this study, we only focus on health benefits. </w:t>
      </w:r>
      <w:r w:rsidR="000C32EF">
        <w:t xml:space="preserve">Because benefits have more “value” in the near than in the distant future, it is common to perform discounting: this is a procedure where benefits later in the time </w:t>
      </w:r>
      <w:r w:rsidR="00995896">
        <w:t xml:space="preserve">horizon </w:t>
      </w:r>
      <w:r w:rsidR="000C32EF">
        <w:t xml:space="preserve">are weighed less. </w:t>
      </w:r>
      <w:commentRangeStart w:id="10"/>
      <w:r w:rsidRPr="5911DDBD">
        <w:t xml:space="preserve">A discount rate of 0.015 per year for health benefits was used, as </w:t>
      </w:r>
      <w:r w:rsidR="00621EAC">
        <w:t xml:space="preserve">this </w:t>
      </w:r>
      <w:r w:rsidRPr="5911DDBD">
        <w:t xml:space="preserve">is </w:t>
      </w:r>
      <w:r w:rsidR="00621EAC">
        <w:t>common</w:t>
      </w:r>
      <w:r w:rsidRPr="5911DDBD">
        <w:t xml:space="preserve"> </w:t>
      </w:r>
      <w:r w:rsidR="00621EAC">
        <w:t xml:space="preserve">practice </w:t>
      </w:r>
      <w:r w:rsidRPr="5911DDBD">
        <w:t>in the Netherlands</w:t>
      </w:r>
      <w:r>
        <w:fldChar w:fldCharType="begin" w:fldLock="1"/>
      </w:r>
      <w:r w:rsidR="00C047C6">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fldChar w:fldCharType="separate"/>
      </w:r>
      <w:r w:rsidR="0084022E" w:rsidRPr="000C32EF">
        <w:rPr>
          <w:noProof/>
          <w:vertAlign w:val="superscript"/>
        </w:rPr>
        <w:t>20</w:t>
      </w:r>
      <w:r>
        <w:fldChar w:fldCharType="end"/>
      </w:r>
      <w:r w:rsidR="000C32EF">
        <w:t xml:space="preserve">: </w:t>
      </w:r>
      <w:commentRangeEnd w:id="10"/>
      <w:r w:rsidR="005966E7">
        <w:rPr>
          <w:rStyle w:val="CommentReference"/>
        </w:rPr>
        <w:commentReference w:id="10"/>
      </w:r>
    </w:p>
    <w:p w14:paraId="6AAE4EFE" w14:textId="632769B1" w:rsidR="438F5BE1" w:rsidRDefault="17703BBA" w:rsidP="39A4890C">
      <w:pPr>
        <w:pStyle w:val="Heading3"/>
        <w:rPr>
          <w:lang w:val="en-US"/>
        </w:rPr>
      </w:pPr>
      <w:r w:rsidRPr="39A4890C">
        <w:rPr>
          <w:lang w:val="en-US"/>
        </w:rPr>
        <w:t>Markov model</w:t>
      </w:r>
    </w:p>
    <w:p w14:paraId="02B91D1C" w14:textId="415984AA" w:rsidR="2FB1C186" w:rsidRDefault="32A06425" w:rsidP="39A4890C">
      <w:r w:rsidRPr="5911DDBD">
        <w:t xml:space="preserve">To quantify the </w:t>
      </w:r>
      <w:r w:rsidR="3189EEB8" w:rsidRPr="5911DDBD">
        <w:t>long-term</w:t>
      </w:r>
      <w:r w:rsidRPr="5911DDBD">
        <w:t xml:space="preserve"> </w:t>
      </w:r>
      <w:r w:rsidR="27BE5CFD" w:rsidRPr="5911DDBD">
        <w:t xml:space="preserve">health </w:t>
      </w:r>
      <w:r w:rsidRPr="5911DDBD">
        <w:t>effects of surgery delay we made use of a Markov cohort state-</w:t>
      </w:r>
      <w:r w:rsidR="5074D5FA" w:rsidRPr="5911DDBD">
        <w:t>transition</w:t>
      </w:r>
      <w:r w:rsidRPr="5911DDBD">
        <w:t xml:space="preserve"> model</w:t>
      </w:r>
      <w:r w:rsidR="7020F6C5" w:rsidRPr="5911DDBD">
        <w:t xml:space="preserve"> (</w:t>
      </w:r>
      <w:proofErr w:type="spellStart"/>
      <w:r w:rsidR="7020F6C5" w:rsidRPr="5911DDBD">
        <w:t>cSTM</w:t>
      </w:r>
      <w:proofErr w:type="spellEnd"/>
      <w:r w:rsidR="7020F6C5" w:rsidRPr="5911DDBD">
        <w:t>)</w:t>
      </w:r>
      <w:r w:rsidRPr="5911DDBD">
        <w:t>. Th</w:t>
      </w:r>
      <w:r w:rsidR="4665C0AD" w:rsidRPr="5911DDBD">
        <w:t>is</w:t>
      </w:r>
      <w:r w:rsidRPr="5911DDBD">
        <w:t xml:space="preserve"> model</w:t>
      </w:r>
      <w:r w:rsidR="43592C67" w:rsidRPr="5911DDBD">
        <w:t xml:space="preserve"> type is</w:t>
      </w:r>
      <w:r w:rsidRPr="5911DDBD">
        <w:t xml:space="preserve"> frequently used in clinical decision analysis</w:t>
      </w:r>
      <w:r w:rsidR="3ECC6C06" w:rsidRPr="5911DDBD">
        <w:t>,</w:t>
      </w:r>
      <w:r w:rsidRPr="5911DDBD">
        <w:t xml:space="preserve"> because </w:t>
      </w:r>
      <w:r w:rsidR="50060A60" w:rsidRPr="5911DDBD">
        <w:t>it is</w:t>
      </w:r>
      <w:r w:rsidRPr="5911DDBD">
        <w:t xml:space="preserve"> relatively simple to build, easy to communicate and can </w:t>
      </w:r>
      <w:r w:rsidR="68EA8E4B" w:rsidRPr="5911DDBD">
        <w:t>synthesize</w:t>
      </w:r>
      <w:r w:rsidRPr="5911DDBD">
        <w:t xml:space="preserve"> data from different sources to estimate long-term outcomes</w:t>
      </w:r>
      <w:r w:rsidR="00200F83">
        <w:t>.</w:t>
      </w:r>
      <w:r w:rsidR="00516760">
        <w:fldChar w:fldCharType="begin" w:fldLock="1"/>
      </w:r>
      <w:r w:rsidR="00C047C6">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fldChar w:fldCharType="separate"/>
      </w:r>
      <w:r w:rsidR="0084022E" w:rsidRPr="0084022E">
        <w:rPr>
          <w:noProof/>
          <w:vertAlign w:val="superscript"/>
        </w:rPr>
        <w:t>21,22</w:t>
      </w:r>
      <w:r w:rsidR="00516760">
        <w:fldChar w:fldCharType="end"/>
      </w:r>
      <w:r w:rsidRPr="5911DDBD">
        <w:t xml:space="preserve"> </w:t>
      </w:r>
      <w:r w:rsidR="60C4AE84" w:rsidRPr="5911DDBD">
        <w:t xml:space="preserve">A </w:t>
      </w:r>
      <w:proofErr w:type="spellStart"/>
      <w:r w:rsidR="60C4AE84" w:rsidRPr="5911DDBD">
        <w:t>cSTM</w:t>
      </w:r>
      <w:proofErr w:type="spellEnd"/>
      <w:r w:rsidR="03B23358" w:rsidRPr="5911DDBD">
        <w:t xml:space="preserve"> </w:t>
      </w:r>
      <w:r w:rsidR="2E3132D7" w:rsidRPr="5911DDBD">
        <w:t>simulate</w:t>
      </w:r>
      <w:r w:rsidR="31E969BC" w:rsidRPr="5911DDBD">
        <w:t>s</w:t>
      </w:r>
      <w:r w:rsidR="2E3132D7" w:rsidRPr="5911DDBD">
        <w:t xml:space="preserve"> </w:t>
      </w:r>
      <w:r w:rsidR="03B23358" w:rsidRPr="5911DDBD">
        <w:t xml:space="preserve">a hypothetical cohort of patients over a defined period in discrete time cycles </w:t>
      </w:r>
      <w:r w:rsidR="2275A92C" w:rsidRPr="5911DDBD">
        <w:t>to</w:t>
      </w:r>
      <w:r w:rsidR="00DC4B44">
        <w:t xml:space="preserve"> estimate</w:t>
      </w:r>
      <w:r w:rsidR="0A318B72" w:rsidRPr="5911DDBD">
        <w:t xml:space="preserve"> the average time individuals spend in </w:t>
      </w:r>
      <w:r w:rsidR="5B768AB1" w:rsidRPr="5911DDBD">
        <w:t xml:space="preserve">the </w:t>
      </w:r>
      <w:r w:rsidR="0A318B72" w:rsidRPr="5911DDBD">
        <w:t>various health states</w:t>
      </w:r>
      <w:r w:rsidR="00200F83">
        <w:t>.</w:t>
      </w:r>
      <w:r w:rsidR="00516760">
        <w:fldChar w:fldCharType="begin" w:fldLock="1"/>
      </w:r>
      <w:r w:rsidR="00C047C6">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fldChar w:fldCharType="separate"/>
      </w:r>
      <w:r w:rsidR="0084022E" w:rsidRPr="0084022E">
        <w:rPr>
          <w:noProof/>
          <w:vertAlign w:val="superscript"/>
        </w:rPr>
        <w:t>21,23</w:t>
      </w:r>
      <w:r w:rsidR="00516760">
        <w:fldChar w:fldCharType="end"/>
      </w:r>
      <w:r w:rsidR="00200F83">
        <w:t xml:space="preserve"> </w:t>
      </w:r>
      <w:r w:rsidR="00DC4B44">
        <w:t>Based on the time spent</w:t>
      </w:r>
      <w:r w:rsidR="17AAC78C" w:rsidRPr="5911DDBD">
        <w:t xml:space="preserve"> in these state</w:t>
      </w:r>
      <w:r w:rsidR="00DC4B44">
        <w:t>s,</w:t>
      </w:r>
      <w:r w:rsidR="17AAC78C" w:rsidRPr="5911DDBD">
        <w:t xml:space="preserve"> health benefits</w:t>
      </w:r>
      <w:r w:rsidR="61641710" w:rsidRPr="5911DDBD">
        <w:t xml:space="preserve"> can be calculated</w:t>
      </w:r>
      <w:r w:rsidR="00DC4B44">
        <w:t xml:space="preserve">. Possible health benefits that can be calculated include the </w:t>
      </w:r>
      <w:r w:rsidR="17AAC78C" w:rsidRPr="5911DDBD">
        <w:t xml:space="preserve">expected life years or </w:t>
      </w:r>
      <w:r w:rsidR="01B882A2" w:rsidRPr="5911DDBD">
        <w:t>quality adjusted life years (QALYs)</w:t>
      </w:r>
      <w:r w:rsidR="1741EE30" w:rsidRPr="5911DDBD">
        <w:t xml:space="preserve"> - the surrogate measure of life years with utility (“quality of life”)</w:t>
      </w:r>
      <w:r w:rsidR="00200F83">
        <w:t>.</w:t>
      </w:r>
      <w:r w:rsidR="00516760">
        <w:fldChar w:fldCharType="begin" w:fldLock="1"/>
      </w:r>
      <w:r w:rsidR="00C047C6">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fldChar w:fldCharType="separate"/>
      </w:r>
      <w:r w:rsidR="0084022E" w:rsidRPr="0084022E">
        <w:rPr>
          <w:noProof/>
          <w:vertAlign w:val="superscript"/>
        </w:rPr>
        <w:t>23,24</w:t>
      </w:r>
      <w:r w:rsidR="00516760">
        <w:fldChar w:fldCharType="end"/>
      </w:r>
    </w:p>
    <w:p w14:paraId="11E200AD" w14:textId="5C6BDE45" w:rsidR="2C34727F" w:rsidRDefault="3492ED08" w:rsidP="39A4890C">
      <w:r w:rsidRPr="5911DDBD">
        <w:t xml:space="preserve">For our </w:t>
      </w:r>
      <w:r w:rsidR="66A5AE35" w:rsidRPr="5911DDBD">
        <w:t>aim</w:t>
      </w:r>
      <w:r w:rsidRPr="5911DDBD">
        <w:t xml:space="preserve">, we developed a three-state </w:t>
      </w:r>
      <w:proofErr w:type="spellStart"/>
      <w:r w:rsidR="18E53183" w:rsidRPr="5911DDBD">
        <w:rPr>
          <w:rFonts w:ascii="Calibri" w:eastAsia="Calibri" w:hAnsi="Calibri" w:cs="Calibri"/>
        </w:rPr>
        <w:t>cSTM</w:t>
      </w:r>
      <w:proofErr w:type="spellEnd"/>
      <w:r w:rsidR="18E53183" w:rsidRPr="5911DDBD">
        <w:rPr>
          <w:rFonts w:ascii="Calibri" w:eastAsia="Calibri" w:hAnsi="Calibri" w:cs="Calibri"/>
        </w:rPr>
        <w:t xml:space="preserve"> </w:t>
      </w:r>
      <w:r w:rsidRPr="5911DDBD">
        <w:rPr>
          <w:rFonts w:ascii="Calibri" w:eastAsia="Calibri" w:hAnsi="Calibri" w:cs="Calibri"/>
        </w:rPr>
        <w:t>with a preoperative state, a postoperative state, and a dead state (</w:t>
      </w:r>
      <w:r w:rsidR="7AD3D8B7" w:rsidRPr="5911DDBD">
        <w:rPr>
          <w:rFonts w:ascii="Calibri" w:eastAsia="Calibri" w:hAnsi="Calibri" w:cs="Calibri"/>
        </w:rPr>
        <w:t>F</w:t>
      </w:r>
      <w:r w:rsidRPr="5911DDBD">
        <w:rPr>
          <w:rFonts w:ascii="Calibri" w:eastAsia="Calibri" w:hAnsi="Calibri" w:cs="Calibri"/>
        </w:rPr>
        <w:t>igure 1).</w:t>
      </w:r>
      <w:r w:rsidRPr="5911DDBD">
        <w:t xml:space="preserve"> The </w:t>
      </w:r>
      <w:r w:rsidR="23E9DCAF" w:rsidRPr="5911DDBD">
        <w:t xml:space="preserve">entire </w:t>
      </w:r>
      <w:r w:rsidR="283240E3" w:rsidRPr="5911DDBD">
        <w:t>cohort</w:t>
      </w:r>
      <w:r w:rsidRPr="5911DDBD">
        <w:t xml:space="preserve"> starts in the preoperative state</w:t>
      </w:r>
      <w:r w:rsidR="00DC4B44">
        <w:t>, and was followed</w:t>
      </w:r>
      <w:r w:rsidR="00DC4B44" w:rsidRPr="5911DDBD">
        <w:t xml:space="preserve"> their entire remaining lifespan, until they are 100 years, using weekly </w:t>
      </w:r>
      <w:r w:rsidR="00DC4B44">
        <w:t>cycles</w:t>
      </w:r>
      <w:r w:rsidRPr="5911DDBD">
        <w:t xml:space="preserve">. </w:t>
      </w:r>
      <w:r w:rsidR="472A43A8" w:rsidRPr="5911DDBD">
        <w:t>Th</w:t>
      </w:r>
      <w:r w:rsidRPr="5911DDBD">
        <w:t>e transition from the preoperative state to the postoperative state was set to a specific week</w:t>
      </w:r>
      <w:r w:rsidR="00DC4B44">
        <w:t>,</w:t>
      </w:r>
      <w:r w:rsidRPr="5911DDBD">
        <w:t xml:space="preserve"> depending on the scenario. </w:t>
      </w:r>
      <w:r w:rsidR="33A6FFFD" w:rsidRPr="5911DDBD">
        <w:t>We evaluated scenarios where patients were treated immediately (delay of two weeks) up to a delay of a year</w:t>
      </w:r>
      <w:r w:rsidR="64F4A74C" w:rsidRPr="5911DDBD">
        <w:t xml:space="preserve"> using intervals of </w:t>
      </w:r>
      <w:r w:rsidR="00DC4B44">
        <w:t xml:space="preserve">ten </w:t>
      </w:r>
      <w:r w:rsidR="64F4A74C" w:rsidRPr="5911DDBD">
        <w:t>weeks</w:t>
      </w:r>
      <w:r w:rsidR="33A6FFFD" w:rsidRPr="5911DDBD">
        <w:t xml:space="preserve">. In addition, we evaluated the scenario where nobody </w:t>
      </w:r>
      <w:r w:rsidR="57591E29" w:rsidRPr="5911DDBD">
        <w:t>ever</w:t>
      </w:r>
      <w:r w:rsidR="33A6FFFD" w:rsidRPr="5911DDBD">
        <w:t xml:space="preserve"> receive</w:t>
      </w:r>
      <w:r w:rsidR="22ED54DC" w:rsidRPr="5911DDBD">
        <w:t>d</w:t>
      </w:r>
      <w:r w:rsidR="33A6FFFD" w:rsidRPr="5911DDBD">
        <w:t xml:space="preserve"> treatment</w:t>
      </w:r>
      <w:r w:rsidR="00DC4B44">
        <w:t>: this was modeled by</w:t>
      </w:r>
      <w:r w:rsidR="29524A89" w:rsidRPr="5911DDBD">
        <w:t xml:space="preserve"> follow</w:t>
      </w:r>
      <w:r w:rsidR="00DC4B44">
        <w:t>ing</w:t>
      </w:r>
      <w:r w:rsidR="29524A89" w:rsidRPr="5911DDBD">
        <w:t xml:space="preserve"> patients their remaining </w:t>
      </w:r>
      <w:r w:rsidR="00DC4B44">
        <w:t>lifespan</w:t>
      </w:r>
      <w:r w:rsidR="29524A89" w:rsidRPr="5911DDBD">
        <w:t xml:space="preserve"> in the preoperative healt</w:t>
      </w:r>
      <w:r w:rsidR="00DC4B44">
        <w:t>h</w:t>
      </w:r>
      <w:r w:rsidR="29524A89" w:rsidRPr="5911DDBD">
        <w:t xml:space="preserve"> state</w:t>
      </w:r>
      <w:r w:rsidR="33A6FFFD" w:rsidRPr="5911DDBD">
        <w:t>. In all scenarios, t</w:t>
      </w:r>
      <w:r w:rsidRPr="5911DDBD">
        <w:t xml:space="preserve">he transitions from the pre- and postoperative states to the absorbing state dead were based on survival data, as described in the next section. </w:t>
      </w:r>
    </w:p>
    <w:p w14:paraId="6CB8CEB9" w14:textId="4DAAAC06" w:rsidR="438F5BE1" w:rsidRDefault="0838F516" w:rsidP="39A4890C">
      <w:pPr>
        <w:pStyle w:val="Heading3"/>
        <w:rPr>
          <w:lang w:val="en-US"/>
        </w:rPr>
      </w:pPr>
      <w:r w:rsidRPr="39A4890C">
        <w:rPr>
          <w:lang w:val="en-US"/>
        </w:rPr>
        <w:t xml:space="preserve">Survival </w:t>
      </w:r>
    </w:p>
    <w:p w14:paraId="0BECA14F" w14:textId="12D490C2" w:rsidR="438F5BE1" w:rsidRDefault="571FACFA" w:rsidP="39A4890C">
      <w:r w:rsidRPr="04F59E2C">
        <w:t>Two types of survival data were required</w:t>
      </w:r>
      <w:r w:rsidR="00200F83">
        <w:t xml:space="preserve"> </w:t>
      </w:r>
      <w:r w:rsidR="00200F83" w:rsidRPr="04F59E2C">
        <w:t>to model the survival in the pre- and postoperative health state</w:t>
      </w:r>
      <w:r w:rsidR="00200F83">
        <w:t>, the s</w:t>
      </w:r>
      <w:r w:rsidRPr="04F59E2C">
        <w:t>urvival</w:t>
      </w:r>
      <w:r w:rsidR="5FACCB8F" w:rsidRPr="04F59E2C">
        <w:t xml:space="preserve"> wit</w:t>
      </w:r>
      <w:r w:rsidR="532F2265" w:rsidRPr="04F59E2C">
        <w:t>h</w:t>
      </w:r>
      <w:r w:rsidR="6BB55B23" w:rsidRPr="04F59E2C">
        <w:t xml:space="preserve"> </w:t>
      </w:r>
      <w:r w:rsidR="5FACCB8F" w:rsidRPr="04F59E2C">
        <w:t xml:space="preserve">and </w:t>
      </w:r>
      <w:r w:rsidR="6BCD1A54" w:rsidRPr="04F59E2C">
        <w:t>with</w:t>
      </w:r>
      <w:r w:rsidR="50714525" w:rsidRPr="04F59E2C">
        <w:t>out</w:t>
      </w:r>
      <w:r w:rsidR="6BCD1A54" w:rsidRPr="04F59E2C">
        <w:t xml:space="preserve"> </w:t>
      </w:r>
      <w:r w:rsidR="5FACCB8F" w:rsidRPr="04F59E2C">
        <w:t>treatment</w:t>
      </w:r>
      <w:r w:rsidR="00200F83">
        <w:t xml:space="preserve"> </w:t>
      </w:r>
      <w:r w:rsidR="00200F83" w:rsidRPr="04F59E2C">
        <w:t>respectivel</w:t>
      </w:r>
      <w:r w:rsidR="00200F83">
        <w:t>y</w:t>
      </w:r>
      <w:r w:rsidR="00200F83" w:rsidRPr="04F59E2C">
        <w:t>.</w:t>
      </w:r>
      <w:r w:rsidR="14AA5252" w:rsidRPr="04F59E2C">
        <w:t xml:space="preserve"> </w:t>
      </w:r>
      <w:r w:rsidR="1DA06EAE" w:rsidRPr="04F59E2C">
        <w:t>The s</w:t>
      </w:r>
      <w:r w:rsidR="10E7A3A6" w:rsidRPr="04F59E2C">
        <w:t>urvival</w:t>
      </w:r>
      <w:r w:rsidR="160DF179" w:rsidRPr="04F59E2C">
        <w:t xml:space="preserve"> data</w:t>
      </w:r>
      <w:r w:rsidR="10E7A3A6" w:rsidRPr="04F59E2C">
        <w:t xml:space="preserve"> with treatment </w:t>
      </w:r>
      <w:r w:rsidR="35AEC880" w:rsidRPr="04F59E2C">
        <w:t>w</w:t>
      </w:r>
      <w:r w:rsidR="00200F83">
        <w:t>as</w:t>
      </w:r>
      <w:r w:rsidR="35AEC880" w:rsidRPr="04F59E2C">
        <w:t xml:space="preserve"> obtained</w:t>
      </w:r>
      <w:r w:rsidR="6923125E" w:rsidRPr="04F59E2C">
        <w:t xml:space="preserve"> from Dutch registries </w:t>
      </w:r>
      <w:r w:rsidR="2466E58F" w:rsidRPr="04F59E2C">
        <w:t xml:space="preserve">for </w:t>
      </w:r>
      <w:r w:rsidR="6B3AB9F3" w:rsidRPr="04F59E2C">
        <w:t>oncological</w:t>
      </w:r>
      <w:r w:rsidR="00007659">
        <w:fldChar w:fldCharType="begin" w:fldLock="1"/>
      </w:r>
      <w:r w:rsidR="00C047C6">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fldChar w:fldCharType="separate"/>
      </w:r>
      <w:r w:rsidR="0084022E" w:rsidRPr="0084022E">
        <w:rPr>
          <w:noProof/>
          <w:vertAlign w:val="superscript"/>
        </w:rPr>
        <w:t>25</w:t>
      </w:r>
      <w:r w:rsidR="00007659">
        <w:fldChar w:fldCharType="end"/>
      </w:r>
      <w:r w:rsidR="1C58D4AB" w:rsidRPr="04F59E2C">
        <w:t xml:space="preserve"> </w:t>
      </w:r>
      <w:r w:rsidR="00007659">
        <w:t>and cardiothoracic</w:t>
      </w:r>
      <w:r w:rsidR="00007659">
        <w:fldChar w:fldCharType="begin" w:fldLock="1"/>
      </w:r>
      <w:r w:rsidR="00C047C6">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fldChar w:fldCharType="separate"/>
      </w:r>
      <w:r w:rsidR="0084022E" w:rsidRPr="0084022E">
        <w:rPr>
          <w:noProof/>
          <w:vertAlign w:val="superscript"/>
        </w:rPr>
        <w:t>26</w:t>
      </w:r>
      <w:r w:rsidR="00007659">
        <w:fldChar w:fldCharType="end"/>
      </w:r>
      <w:r w:rsidR="00007659">
        <w:t xml:space="preserve"> </w:t>
      </w:r>
      <w:r w:rsidR="6B3AB9F3" w:rsidRPr="04F59E2C">
        <w:t>surgical procedures</w:t>
      </w:r>
      <w:r w:rsidR="6626517E" w:rsidRPr="04F59E2C">
        <w:t xml:space="preserve">, </w:t>
      </w:r>
      <w:r w:rsidR="7E406E91" w:rsidRPr="04F59E2C">
        <w:t xml:space="preserve">and from </w:t>
      </w:r>
      <w:r w:rsidR="6626517E" w:rsidRPr="04F59E2C">
        <w:t xml:space="preserve">literature </w:t>
      </w:r>
      <w:r w:rsidR="29553890" w:rsidRPr="04F59E2C">
        <w:t>for</w:t>
      </w:r>
      <w:r w:rsidR="6626517E" w:rsidRPr="04F59E2C">
        <w:t xml:space="preserve"> the other procedures.</w:t>
      </w:r>
      <w:r w:rsidR="7CD5890C" w:rsidRPr="04F59E2C">
        <w:t xml:space="preserve"> </w:t>
      </w:r>
      <w:r w:rsidR="6626517E" w:rsidRPr="04F59E2C">
        <w:t>The survival</w:t>
      </w:r>
      <w:r w:rsidR="7BF2F43F" w:rsidRPr="04F59E2C">
        <w:t xml:space="preserve"> data</w:t>
      </w:r>
      <w:r w:rsidR="6626517E" w:rsidRPr="04F59E2C">
        <w:t xml:space="preserve"> without treatment for all procedures is based on</w:t>
      </w:r>
      <w:r w:rsidR="7B28C647" w:rsidRPr="04F59E2C">
        <w:t xml:space="preserve"> data from published studies.</w:t>
      </w:r>
      <w:r w:rsidR="074F98C6" w:rsidRPr="04F59E2C">
        <w:t xml:space="preserve"> </w:t>
      </w:r>
      <w:r w:rsidR="58C83122" w:rsidRPr="04F59E2C">
        <w:t>If either survival with or without treatment was</w:t>
      </w:r>
      <w:r w:rsidR="2C238349" w:rsidRPr="04F59E2C">
        <w:t xml:space="preserve"> lacking</w:t>
      </w:r>
      <w:r w:rsidR="58C83122" w:rsidRPr="04F59E2C">
        <w:t xml:space="preserve">, the reported treatment effect (preferably evaluated in a randomized controlled trial) was used to calculate the missing survival parameter. </w:t>
      </w:r>
      <w:r w:rsidR="086D4807" w:rsidRPr="04F59E2C">
        <w:t xml:space="preserve">An overview of all parameter values and </w:t>
      </w:r>
      <w:r w:rsidR="42B67139" w:rsidRPr="04F59E2C">
        <w:t>their</w:t>
      </w:r>
      <w:r w:rsidR="086D4807" w:rsidRPr="04F59E2C">
        <w:t xml:space="preserve"> sources can be found in Appendix A. </w:t>
      </w:r>
    </w:p>
    <w:p w14:paraId="7FC2265C" w14:textId="77777777" w:rsidR="00CF728A" w:rsidRDefault="00CF728A" w:rsidP="39A4890C"/>
    <w:p w14:paraId="2ECEC6E2" w14:textId="0A3A2B3D" w:rsidR="438F5BE1" w:rsidRDefault="0989586B" w:rsidP="39A4890C">
      <w:r w:rsidRPr="04F59E2C">
        <w:t xml:space="preserve">The disease specific mortality was </w:t>
      </w:r>
      <w:r w:rsidR="73CCB6FD" w:rsidRPr="04F59E2C">
        <w:t>added to</w:t>
      </w:r>
      <w:r w:rsidRPr="04F59E2C">
        <w:t xml:space="preserve"> the overall age</w:t>
      </w:r>
      <w:r w:rsidR="33EE9DEB" w:rsidRPr="04F59E2C">
        <w:t>-</w:t>
      </w:r>
      <w:r w:rsidRPr="04F59E2C">
        <w:t xml:space="preserve">specific </w:t>
      </w:r>
      <w:r w:rsidR="25D06C52" w:rsidRPr="04F59E2C">
        <w:t xml:space="preserve">background </w:t>
      </w:r>
      <w:r w:rsidRPr="04F59E2C">
        <w:t xml:space="preserve">mortality from the Dutch </w:t>
      </w:r>
      <w:r w:rsidR="00CF728A">
        <w:t>C</w:t>
      </w:r>
      <w:r w:rsidR="566A4F04" w:rsidRPr="04F59E2C">
        <w:t xml:space="preserve">entral </w:t>
      </w:r>
      <w:r w:rsidR="00CF728A">
        <w:t>Bureau</w:t>
      </w:r>
      <w:r w:rsidR="566A4F04" w:rsidRPr="04F59E2C">
        <w:t xml:space="preserve"> of </w:t>
      </w:r>
      <w:r w:rsidR="00CF728A">
        <w:t>S</w:t>
      </w:r>
      <w:r w:rsidR="566A4F04" w:rsidRPr="04F59E2C">
        <w:t>tatistics</w:t>
      </w:r>
      <w:r w:rsidR="00CF728A">
        <w:t>.</w:t>
      </w:r>
      <w:r w:rsidR="00C047C6">
        <w:fldChar w:fldCharType="begin" w:fldLock="1"/>
      </w:r>
      <w:r w:rsidR="00100057">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fldChar w:fldCharType="separate"/>
      </w:r>
      <w:r w:rsidR="00C047C6" w:rsidRPr="00C047C6">
        <w:rPr>
          <w:noProof/>
          <w:vertAlign w:val="superscript"/>
        </w:rPr>
        <w:t>27</w:t>
      </w:r>
      <w:r w:rsidR="00C047C6">
        <w:fldChar w:fldCharType="end"/>
      </w:r>
      <w:r w:rsidR="00C047C6">
        <w:t xml:space="preserve"> </w:t>
      </w:r>
      <w:r w:rsidR="5DE9CB77" w:rsidRPr="04F59E2C">
        <w:t xml:space="preserve">All </w:t>
      </w:r>
      <w:r w:rsidR="288DD904" w:rsidRPr="04F59E2C">
        <w:t>survival data</w:t>
      </w:r>
      <w:r w:rsidR="012EB7B2" w:rsidRPr="04F59E2C">
        <w:t>,</w:t>
      </w:r>
      <w:r w:rsidR="288DD904" w:rsidRPr="04F59E2C">
        <w:t xml:space="preserve"> including the disease specific mortality and age</w:t>
      </w:r>
      <w:r w:rsidR="3D506E25" w:rsidRPr="04F59E2C">
        <w:t>-</w:t>
      </w:r>
      <w:r w:rsidR="288DD904" w:rsidRPr="04F59E2C">
        <w:t>specific background mortality, had to be</w:t>
      </w:r>
      <w:r w:rsidR="2EDC6F4E" w:rsidRPr="04F59E2C">
        <w:t xml:space="preserve"> converted to mortality risk per week (formulas presented in Appendix C). </w:t>
      </w:r>
    </w:p>
    <w:p w14:paraId="2E33CB8A" w14:textId="3BFF3806" w:rsidR="39A4890C" w:rsidRDefault="0EEA4B0A" w:rsidP="636709EE">
      <w:r w:rsidRPr="636709EE">
        <w:t xml:space="preserve">Since </w:t>
      </w:r>
      <w:r w:rsidR="006F2F1B">
        <w:t>postponing</w:t>
      </w:r>
      <w:r w:rsidRPr="636709EE">
        <w:t xml:space="preserve"> surgery </w:t>
      </w:r>
      <w:r w:rsidR="3EF3550D" w:rsidRPr="636709EE">
        <w:t xml:space="preserve">can have </w:t>
      </w:r>
      <w:r w:rsidRPr="636709EE">
        <w:t>consequences</w:t>
      </w:r>
      <w:r w:rsidR="52B05C2B" w:rsidRPr="636709EE">
        <w:t xml:space="preserve"> on the effectiveness of the procedure</w:t>
      </w:r>
      <w:r w:rsidRPr="636709EE">
        <w:t xml:space="preserve">, we included an </w:t>
      </w:r>
      <w:r w:rsidR="012BCDB6" w:rsidRPr="636709EE">
        <w:t>additional parameter to the model reflect</w:t>
      </w:r>
      <w:r w:rsidR="5C467E2A" w:rsidRPr="636709EE">
        <w:t>ing</w:t>
      </w:r>
      <w:r w:rsidR="012BCDB6" w:rsidRPr="636709EE">
        <w:t xml:space="preserve"> the</w:t>
      </w:r>
      <w:r w:rsidR="02AE29D7" w:rsidRPr="636709EE">
        <w:t xml:space="preserve"> time until no </w:t>
      </w:r>
      <w:r w:rsidR="1A16772A" w:rsidRPr="636709EE">
        <w:t>effec</w:t>
      </w:r>
      <w:r w:rsidR="4A463812" w:rsidRPr="636709EE">
        <w:t xml:space="preserve">t </w:t>
      </w:r>
      <w:r w:rsidR="00C047C6" w:rsidRPr="636709EE">
        <w:t xml:space="preserve">can be expected </w:t>
      </w:r>
      <w:r w:rsidR="4A463812" w:rsidRPr="636709EE">
        <w:t>of</w:t>
      </w:r>
      <w:r w:rsidR="02AE29D7" w:rsidRPr="636709EE">
        <w:t xml:space="preserve"> treatment o</w:t>
      </w:r>
      <w:r w:rsidR="65B3483E" w:rsidRPr="636709EE">
        <w:t>n</w:t>
      </w:r>
      <w:r w:rsidR="02AE29D7" w:rsidRPr="636709EE">
        <w:t xml:space="preserve"> survival</w:t>
      </w:r>
      <w:r w:rsidR="12E12D4D" w:rsidRPr="636709EE">
        <w:t xml:space="preserve">. In practice, this means that </w:t>
      </w:r>
      <w:r w:rsidR="5910773B" w:rsidRPr="636709EE">
        <w:t>when this time has passed, we assumed that the</w:t>
      </w:r>
      <w:r w:rsidR="09F425F8" w:rsidRPr="636709EE">
        <w:t xml:space="preserve"> surgery did not have any effect on the survival of the patient anymore</w:t>
      </w:r>
      <w:r w:rsidR="7B3312D5" w:rsidRPr="636709EE">
        <w:t>.</w:t>
      </w:r>
      <w:r w:rsidR="7BE70412" w:rsidRPr="636709EE">
        <w:t xml:space="preserve"> </w:t>
      </w:r>
      <w:r w:rsidR="00AE7483" w:rsidRPr="636709EE">
        <w:t xml:space="preserve">This </w:t>
      </w:r>
      <w:r w:rsidR="390BFE41" w:rsidRPr="636709EE">
        <w:t>time</w:t>
      </w:r>
      <w:r w:rsidR="00AE7483" w:rsidRPr="636709EE">
        <w:t xml:space="preserve"> is often important in oncological surgeries, where after a specific time a tumor becomes inoperable</w:t>
      </w:r>
      <w:r w:rsidR="2D45C2AF" w:rsidRPr="636709EE">
        <w:t xml:space="preserve">. </w:t>
      </w:r>
      <w:r w:rsidR="588089FD" w:rsidRPr="636709EE">
        <w:t>T</w:t>
      </w:r>
      <w:r w:rsidR="4178577C" w:rsidRPr="636709EE">
        <w:t xml:space="preserve">his </w:t>
      </w:r>
      <w:r w:rsidR="169A06BD" w:rsidRPr="636709EE">
        <w:t xml:space="preserve">was translated </w:t>
      </w:r>
      <w:r w:rsidR="68F5C60D" w:rsidRPr="636709EE">
        <w:t xml:space="preserve">in the model </w:t>
      </w:r>
      <w:r w:rsidR="555B227E" w:rsidRPr="636709EE">
        <w:t>by</w:t>
      </w:r>
      <w:r w:rsidR="169A06BD" w:rsidRPr="636709EE">
        <w:t xml:space="preserve"> </w:t>
      </w:r>
      <w:r w:rsidR="40E7A54A" w:rsidRPr="636709EE">
        <w:t>set</w:t>
      </w:r>
      <w:r w:rsidR="3BDC15C5" w:rsidRPr="636709EE">
        <w:t>ting</w:t>
      </w:r>
      <w:r w:rsidR="40E7A54A" w:rsidRPr="636709EE">
        <w:t xml:space="preserve"> the </w:t>
      </w:r>
      <w:r w:rsidR="4178577C" w:rsidRPr="636709EE">
        <w:t xml:space="preserve">postoperative survival </w:t>
      </w:r>
      <w:r w:rsidR="238BC957" w:rsidRPr="636709EE">
        <w:t xml:space="preserve">equal </w:t>
      </w:r>
      <w:r w:rsidR="4178577C" w:rsidRPr="636709EE">
        <w:t>to the preoperative survival</w:t>
      </w:r>
      <w:r w:rsidR="76AC1AD2" w:rsidRPr="636709EE">
        <w:t xml:space="preserve"> </w:t>
      </w:r>
      <w:r w:rsidR="7CC7AEB2" w:rsidRPr="636709EE">
        <w:t xml:space="preserve">if the delay </w:t>
      </w:r>
      <w:r w:rsidR="1FBD00EE" w:rsidRPr="636709EE">
        <w:t xml:space="preserve">was longer than </w:t>
      </w:r>
      <w:r w:rsidR="76AC1AD2" w:rsidRPr="636709EE">
        <w:t>this time</w:t>
      </w:r>
      <w:r w:rsidR="4178577C" w:rsidRPr="636709EE">
        <w:t xml:space="preserve">. </w:t>
      </w:r>
      <w:r w:rsidR="38F01129" w:rsidRPr="636709EE">
        <w:t>The data for this time to no effect of survival ca</w:t>
      </w:r>
      <w:r w:rsidR="444976BA" w:rsidRPr="636709EE">
        <w:t>me</w:t>
      </w:r>
      <w:r w:rsidR="38F01129" w:rsidRPr="636709EE">
        <w:t xml:space="preserve"> from </w:t>
      </w:r>
      <w:r w:rsidR="59EE33CC" w:rsidRPr="636709EE">
        <w:t>literature</w:t>
      </w:r>
      <w:r w:rsidR="3DE001B7" w:rsidRPr="636709EE">
        <w:t xml:space="preserve"> </w:t>
      </w:r>
      <w:r w:rsidR="5CE07A04" w:rsidRPr="636709EE">
        <w:t>(Appendix A).</w:t>
      </w:r>
      <w:r w:rsidR="5CE07A04" w:rsidRPr="636709EE">
        <w:rPr>
          <w:color w:val="FF0000"/>
        </w:rPr>
        <w:t xml:space="preserve"> </w:t>
      </w:r>
      <w:r w:rsidR="7B008B2D" w:rsidRPr="636709EE">
        <w:t>F</w:t>
      </w:r>
      <w:r w:rsidR="0FCEB6AA" w:rsidRPr="636709EE">
        <w:t xml:space="preserve">or most procedures, </w:t>
      </w:r>
      <w:r w:rsidR="3B5FC3B6" w:rsidRPr="636709EE">
        <w:t xml:space="preserve">only data about the minimal delay not associated with worse survival was </w:t>
      </w:r>
      <w:r w:rsidR="53DEE744" w:rsidRPr="636709EE">
        <w:t xml:space="preserve">evaluated in the literature. </w:t>
      </w:r>
      <w:r w:rsidR="666A8CD6" w:rsidRPr="636709EE">
        <w:t xml:space="preserve">For those procedures, we assumed the upper limit of this parameter to be a year (the maximum delay we </w:t>
      </w:r>
      <w:r w:rsidR="43F8C0BB" w:rsidRPr="636709EE">
        <w:t>evaluated</w:t>
      </w:r>
      <w:r w:rsidR="666A8CD6" w:rsidRPr="636709EE">
        <w:t xml:space="preserve">), and </w:t>
      </w:r>
      <w:r w:rsidR="6EB0B25A" w:rsidRPr="636709EE">
        <w:t xml:space="preserve">the mean </w:t>
      </w:r>
      <w:r w:rsidR="3A6ABCDE" w:rsidRPr="636709EE">
        <w:t>of the lower and upper limit</w:t>
      </w:r>
      <w:r w:rsidR="28E89DB2" w:rsidRPr="636709EE">
        <w:t xml:space="preserve"> </w:t>
      </w:r>
      <w:r w:rsidR="6EB0B25A" w:rsidRPr="636709EE">
        <w:t>as average.</w:t>
      </w:r>
    </w:p>
    <w:p w14:paraId="25E3A1A8" w14:textId="71BE2BA1" w:rsidR="438F5BE1" w:rsidRDefault="4A65F273" w:rsidP="39A4890C">
      <w:pPr>
        <w:pStyle w:val="Heading3"/>
        <w:rPr>
          <w:lang w:val="en-US"/>
        </w:rPr>
      </w:pPr>
      <w:r w:rsidRPr="39A4890C">
        <w:rPr>
          <w:lang w:val="en-US"/>
        </w:rPr>
        <w:t>Quality of life</w:t>
      </w:r>
    </w:p>
    <w:p w14:paraId="4BD2DA6F" w14:textId="5659CCBB" w:rsidR="0BA7C532" w:rsidRDefault="0BA7C532" w:rsidP="04F59E2C">
      <w:r w:rsidRPr="636709EE">
        <w:t>The</w:t>
      </w:r>
      <w:r w:rsidR="49FCFF8F" w:rsidRPr="636709EE">
        <w:t xml:space="preserve"> </w:t>
      </w:r>
      <w:commentRangeStart w:id="11"/>
      <w:commentRangeStart w:id="12"/>
      <w:r w:rsidR="49FCFF8F" w:rsidRPr="636709EE">
        <w:t>quality of life</w:t>
      </w:r>
      <w:r w:rsidR="24FCE049" w:rsidRPr="636709EE">
        <w:t xml:space="preserve"> (QoL)</w:t>
      </w:r>
      <w:r w:rsidR="49FCFF8F" w:rsidRPr="636709EE">
        <w:t xml:space="preserve"> </w:t>
      </w:r>
      <w:commentRangeEnd w:id="11"/>
      <w:r w:rsidR="00270429">
        <w:rPr>
          <w:rStyle w:val="CommentReference"/>
        </w:rPr>
        <w:commentReference w:id="11"/>
      </w:r>
      <w:commentRangeEnd w:id="12"/>
      <w:r w:rsidR="0046269E">
        <w:rPr>
          <w:rStyle w:val="CommentReference"/>
        </w:rPr>
        <w:commentReference w:id="12"/>
      </w:r>
      <w:r w:rsidR="49FCFF8F" w:rsidRPr="636709EE">
        <w:t>values in the preoperative and postoperative hea</w:t>
      </w:r>
      <w:r w:rsidR="00C047C6">
        <w:t>l</w:t>
      </w:r>
      <w:r w:rsidR="49FCFF8F" w:rsidRPr="636709EE">
        <w:t xml:space="preserve">th states </w:t>
      </w:r>
      <w:r w:rsidR="7AF2B659" w:rsidRPr="636709EE">
        <w:t xml:space="preserve">were based on </w:t>
      </w:r>
      <w:ins w:id="13" w:author="J.J. van Busschbach" w:date="2020-05-26T09:39:00Z">
        <w:r w:rsidR="00BC7381">
          <w:t>‘</w:t>
        </w:r>
      </w:ins>
      <w:r w:rsidR="7AF2B659" w:rsidRPr="636709EE">
        <w:t>disutility weights</w:t>
      </w:r>
      <w:ins w:id="14" w:author="J.J. van Busschbach" w:date="2020-05-26T09:39:00Z">
        <w:r w:rsidR="00BC7381">
          <w:t>’</w:t>
        </w:r>
      </w:ins>
      <w:r w:rsidR="7AF2B659" w:rsidRPr="636709EE">
        <w:t xml:space="preserve"> </w:t>
      </w:r>
      <w:r w:rsidR="2518E86B" w:rsidRPr="636709EE">
        <w:t>from the Global Burden of Disease Study 20</w:t>
      </w:r>
      <w:r w:rsidR="00C047C6">
        <w:t>16</w:t>
      </w:r>
      <w:r w:rsidR="00B6789B">
        <w:t>.</w:t>
      </w:r>
      <w:r w:rsidR="0065107A">
        <w:fldChar w:fldCharType="begin" w:fldLock="1"/>
      </w:r>
      <w:r w:rsidR="00100057">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fldChar w:fldCharType="separate"/>
      </w:r>
      <w:r w:rsidR="00C047C6" w:rsidRPr="00C047C6">
        <w:rPr>
          <w:noProof/>
          <w:vertAlign w:val="superscript"/>
        </w:rPr>
        <w:t>28</w:t>
      </w:r>
      <w:r w:rsidR="0065107A">
        <w:fldChar w:fldCharType="end"/>
      </w:r>
      <w:r w:rsidR="2518E86B" w:rsidRPr="636709EE">
        <w:t xml:space="preserve"> </w:t>
      </w:r>
      <w:r w:rsidR="6F6552DF" w:rsidRPr="636709EE">
        <w:rPr>
          <w:rFonts w:ascii="Calibri" w:eastAsia="Calibri" w:hAnsi="Calibri" w:cs="Calibri"/>
        </w:rPr>
        <w:t>Th</w:t>
      </w:r>
      <w:r w:rsidR="00C047C6">
        <w:rPr>
          <w:rFonts w:ascii="Calibri" w:eastAsia="Calibri" w:hAnsi="Calibri" w:cs="Calibri"/>
        </w:rPr>
        <w:t>is</w:t>
      </w:r>
      <w:r w:rsidR="6F6552DF" w:rsidRPr="636709EE">
        <w:rPr>
          <w:rFonts w:ascii="Calibri" w:eastAsia="Calibri" w:hAnsi="Calibri" w:cs="Calibri"/>
        </w:rPr>
        <w:t xml:space="preserve"> </w:t>
      </w:r>
      <w:r w:rsidR="107687DA" w:rsidRPr="636709EE">
        <w:rPr>
          <w:rFonts w:ascii="Calibri" w:eastAsia="Calibri" w:hAnsi="Calibri" w:cs="Calibri"/>
        </w:rPr>
        <w:t xml:space="preserve">study </w:t>
      </w:r>
      <w:r w:rsidR="6F6552DF" w:rsidRPr="636709EE">
        <w:rPr>
          <w:rFonts w:ascii="Calibri" w:eastAsia="Calibri" w:hAnsi="Calibri" w:cs="Calibri"/>
        </w:rPr>
        <w:t>reports disability weights</w:t>
      </w:r>
      <w:r w:rsidR="126BF28B" w:rsidRPr="636709EE">
        <w:rPr>
          <w:rFonts w:ascii="Calibri" w:eastAsia="Calibri" w:hAnsi="Calibri" w:cs="Calibri"/>
        </w:rPr>
        <w:t xml:space="preserve"> for nonfatal health outcomes. </w:t>
      </w:r>
      <w:r w:rsidR="6F6552DF" w:rsidRPr="636709EE">
        <w:rPr>
          <w:rFonts w:ascii="Calibri" w:eastAsia="Calibri" w:hAnsi="Calibri" w:cs="Calibri"/>
        </w:rPr>
        <w:t xml:space="preserve">Disability weights represent the magnitude of health loss associated with specific health </w:t>
      </w:r>
      <w:ins w:id="15" w:author="J.J. van Busschbach" w:date="2020-05-26T09:49:00Z">
        <w:r w:rsidR="001E69DE">
          <w:rPr>
            <w:rFonts w:ascii="Calibri" w:eastAsia="Calibri" w:hAnsi="Calibri" w:cs="Calibri"/>
          </w:rPr>
          <w:t>state</w:t>
        </w:r>
      </w:ins>
      <w:del w:id="16" w:author="J.J. van Busschbach" w:date="2020-05-26T09:49:00Z">
        <w:r w:rsidR="6F6552DF" w:rsidRPr="636709EE" w:rsidDel="001E69DE">
          <w:rPr>
            <w:rFonts w:ascii="Calibri" w:eastAsia="Calibri" w:hAnsi="Calibri" w:cs="Calibri"/>
          </w:rPr>
          <w:delText>outcomes</w:delText>
        </w:r>
      </w:del>
      <w:r w:rsidR="7BFF59B9" w:rsidRPr="636709EE">
        <w:rPr>
          <w:rFonts w:ascii="Calibri" w:eastAsia="Calibri" w:hAnsi="Calibri" w:cs="Calibri"/>
        </w:rPr>
        <w:t xml:space="preserve">, where 0 </w:t>
      </w:r>
      <w:r w:rsidR="00C047C6">
        <w:rPr>
          <w:rFonts w:ascii="Calibri" w:eastAsia="Calibri" w:hAnsi="Calibri" w:cs="Calibri"/>
        </w:rPr>
        <w:t>represents</w:t>
      </w:r>
      <w:r w:rsidR="7BFF59B9" w:rsidRPr="636709EE">
        <w:rPr>
          <w:rFonts w:ascii="Calibri" w:eastAsia="Calibri" w:hAnsi="Calibri" w:cs="Calibri"/>
        </w:rPr>
        <w:t xml:space="preserve"> </w:t>
      </w:r>
      <w:ins w:id="17" w:author="J.J. van Busschbach" w:date="2020-05-26T09:48:00Z">
        <w:r w:rsidR="001E69DE">
          <w:rPr>
            <w:rFonts w:ascii="Calibri" w:eastAsia="Calibri" w:hAnsi="Calibri" w:cs="Calibri"/>
          </w:rPr>
          <w:t xml:space="preserve">the value </w:t>
        </w:r>
      </w:ins>
      <w:del w:id="18" w:author="J.J. van Busschbach" w:date="2020-05-26T09:48:00Z">
        <w:r w:rsidR="7BFF59B9" w:rsidRPr="636709EE" w:rsidDel="001E69DE">
          <w:rPr>
            <w:rFonts w:ascii="Calibri" w:eastAsia="Calibri" w:hAnsi="Calibri" w:cs="Calibri"/>
          </w:rPr>
          <w:delText xml:space="preserve">a state </w:delText>
        </w:r>
      </w:del>
      <w:r w:rsidR="7BFF59B9" w:rsidRPr="636709EE">
        <w:rPr>
          <w:rFonts w:ascii="Calibri" w:eastAsia="Calibri" w:hAnsi="Calibri" w:cs="Calibri"/>
        </w:rPr>
        <w:t xml:space="preserve">of </w:t>
      </w:r>
      <w:r w:rsidR="00C047C6">
        <w:rPr>
          <w:rFonts w:ascii="Calibri" w:eastAsia="Calibri" w:hAnsi="Calibri" w:cs="Calibri"/>
        </w:rPr>
        <w:t xml:space="preserve">full </w:t>
      </w:r>
      <w:r w:rsidR="7BFF59B9" w:rsidRPr="636709EE">
        <w:rPr>
          <w:rFonts w:ascii="Calibri" w:eastAsia="Calibri" w:hAnsi="Calibri" w:cs="Calibri"/>
        </w:rPr>
        <w:t xml:space="preserve">health and 1 </w:t>
      </w:r>
      <w:ins w:id="19" w:author="J.J. van Busschbach" w:date="2020-05-26T09:48:00Z">
        <w:r w:rsidR="001E69DE">
          <w:rPr>
            <w:rFonts w:ascii="Calibri" w:eastAsia="Calibri" w:hAnsi="Calibri" w:cs="Calibri"/>
          </w:rPr>
          <w:t xml:space="preserve">the value of </w:t>
        </w:r>
      </w:ins>
      <w:del w:id="20" w:author="J.J. van Busschbach" w:date="2020-05-26T09:48:00Z">
        <w:r w:rsidR="00C047C6" w:rsidDel="001E69DE">
          <w:rPr>
            <w:rFonts w:ascii="Calibri" w:eastAsia="Calibri" w:hAnsi="Calibri" w:cs="Calibri"/>
          </w:rPr>
          <w:delText xml:space="preserve">represents </w:delText>
        </w:r>
      </w:del>
      <w:r w:rsidR="7BFF59B9" w:rsidRPr="636709EE">
        <w:rPr>
          <w:rFonts w:ascii="Calibri" w:eastAsia="Calibri" w:hAnsi="Calibri" w:cs="Calibri"/>
        </w:rPr>
        <w:t xml:space="preserve">death. </w:t>
      </w:r>
      <w:ins w:id="21" w:author="J.J. van Busschbach" w:date="2020-05-26T09:49:00Z">
        <w:r w:rsidR="001E69DE">
          <w:rPr>
            <w:rFonts w:ascii="Calibri" w:eastAsia="Calibri" w:hAnsi="Calibri" w:cs="Calibri"/>
          </w:rPr>
          <w:t xml:space="preserve">When </w:t>
        </w:r>
      </w:ins>
      <w:r w:rsidR="001E69DE" w:rsidRPr="636709EE">
        <w:rPr>
          <w:rFonts w:ascii="Calibri" w:eastAsia="Calibri" w:hAnsi="Calibri" w:cs="Calibri"/>
        </w:rPr>
        <w:t xml:space="preserve">these </w:t>
      </w:r>
      <w:r w:rsidR="43E29A2E" w:rsidRPr="636709EE">
        <w:rPr>
          <w:rFonts w:ascii="Calibri" w:eastAsia="Calibri" w:hAnsi="Calibri" w:cs="Calibri"/>
        </w:rPr>
        <w:t>weights</w:t>
      </w:r>
      <w:r w:rsidR="6F6552DF" w:rsidRPr="636709EE">
        <w:rPr>
          <w:rFonts w:ascii="Calibri" w:eastAsia="Calibri" w:hAnsi="Calibri" w:cs="Calibri"/>
        </w:rPr>
        <w:t xml:space="preserve"> </w:t>
      </w:r>
      <w:ins w:id="22" w:author="J.J. van Busschbach" w:date="2020-05-26T09:49:00Z">
        <w:r w:rsidR="001E69DE">
          <w:rPr>
            <w:rFonts w:ascii="Calibri" w:eastAsia="Calibri" w:hAnsi="Calibri" w:cs="Calibri"/>
          </w:rPr>
          <w:t xml:space="preserve">are multiplied with the duration of the </w:t>
        </w:r>
      </w:ins>
      <w:ins w:id="23" w:author="J.J. van Busschbach" w:date="2020-05-26T09:50:00Z">
        <w:r w:rsidR="001E69DE">
          <w:rPr>
            <w:rFonts w:ascii="Calibri" w:eastAsia="Calibri" w:hAnsi="Calibri" w:cs="Calibri"/>
          </w:rPr>
          <w:t xml:space="preserve">state, one has </w:t>
        </w:r>
      </w:ins>
      <w:del w:id="24" w:author="J.J. van Busschbach" w:date="2020-05-26T09:50:00Z">
        <w:r w:rsidR="6F6552DF" w:rsidRPr="636709EE" w:rsidDel="001E69DE">
          <w:rPr>
            <w:rFonts w:ascii="Calibri" w:eastAsia="Calibri" w:hAnsi="Calibri" w:cs="Calibri"/>
          </w:rPr>
          <w:delText xml:space="preserve">can be used to </w:delText>
        </w:r>
      </w:del>
      <w:r w:rsidR="6F6552DF" w:rsidRPr="636709EE">
        <w:rPr>
          <w:rFonts w:ascii="Calibri" w:eastAsia="Calibri" w:hAnsi="Calibri" w:cs="Calibri"/>
        </w:rPr>
        <w:t>calculate</w:t>
      </w:r>
      <w:ins w:id="25" w:author="J.J. van Busschbach" w:date="2020-05-26T09:50:00Z">
        <w:r w:rsidR="001E69DE">
          <w:rPr>
            <w:rFonts w:ascii="Calibri" w:eastAsia="Calibri" w:hAnsi="Calibri" w:cs="Calibri"/>
          </w:rPr>
          <w:t>d</w:t>
        </w:r>
      </w:ins>
      <w:r w:rsidR="6F6552DF" w:rsidRPr="636709EE">
        <w:rPr>
          <w:rFonts w:ascii="Calibri" w:eastAsia="Calibri" w:hAnsi="Calibri" w:cs="Calibri"/>
        </w:rPr>
        <w:t xml:space="preserve"> </w:t>
      </w:r>
      <w:ins w:id="26" w:author="J.J. van Busschbach" w:date="2020-05-26T09:50:00Z">
        <w:r w:rsidR="001E69DE">
          <w:rPr>
            <w:rFonts w:ascii="Calibri" w:eastAsia="Calibri" w:hAnsi="Calibri" w:cs="Calibri"/>
          </w:rPr>
          <w:t>the weighted ‘</w:t>
        </w:r>
      </w:ins>
      <w:r w:rsidR="6F6552DF" w:rsidRPr="636709EE">
        <w:rPr>
          <w:rFonts w:ascii="Calibri" w:eastAsia="Calibri" w:hAnsi="Calibri" w:cs="Calibri"/>
        </w:rPr>
        <w:t>years lived with disability</w:t>
      </w:r>
      <w:ins w:id="27" w:author="J.J. van Busschbach" w:date="2020-05-26T09:50:00Z">
        <w:r w:rsidR="001E69DE">
          <w:rPr>
            <w:rFonts w:ascii="Calibri" w:eastAsia="Calibri" w:hAnsi="Calibri" w:cs="Calibri"/>
          </w:rPr>
          <w:t>’</w:t>
        </w:r>
      </w:ins>
      <w:r w:rsidR="7A948ABB" w:rsidRPr="636709EE">
        <w:rPr>
          <w:rFonts w:ascii="Calibri" w:eastAsia="Calibri" w:hAnsi="Calibri" w:cs="Calibri"/>
        </w:rPr>
        <w:t xml:space="preserve"> </w:t>
      </w:r>
      <w:r w:rsidR="6F6552DF" w:rsidRPr="636709EE">
        <w:rPr>
          <w:rFonts w:ascii="Calibri" w:eastAsia="Calibri" w:hAnsi="Calibri" w:cs="Calibri"/>
        </w:rPr>
        <w:t>(YLD)</w:t>
      </w:r>
      <w:r w:rsidR="00B6789B">
        <w:rPr>
          <w:rFonts w:ascii="Calibri" w:eastAsia="Calibri" w:hAnsi="Calibri" w:cs="Calibri"/>
        </w:rPr>
        <w:t>.</w:t>
      </w:r>
      <w:r w:rsidR="0065107A">
        <w:rPr>
          <w:rFonts w:ascii="Calibri" w:eastAsia="Calibri" w:hAnsi="Calibri" w:cs="Calibri"/>
        </w:rPr>
        <w:fldChar w:fldCharType="begin" w:fldLock="1"/>
      </w:r>
      <w:r w:rsidR="00100057">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rPr>
        <w:fldChar w:fldCharType="separate"/>
      </w:r>
      <w:r w:rsidR="00C047C6" w:rsidRPr="00C047C6">
        <w:rPr>
          <w:rFonts w:ascii="Calibri" w:eastAsia="Calibri" w:hAnsi="Calibri" w:cs="Calibri"/>
          <w:noProof/>
          <w:vertAlign w:val="superscript"/>
        </w:rPr>
        <w:t>29</w:t>
      </w:r>
      <w:r w:rsidR="0065107A">
        <w:rPr>
          <w:rFonts w:ascii="Calibri" w:eastAsia="Calibri" w:hAnsi="Calibri" w:cs="Calibri"/>
        </w:rPr>
        <w:fldChar w:fldCharType="end"/>
      </w:r>
      <w:r w:rsidR="6F6552DF" w:rsidRPr="636709EE">
        <w:rPr>
          <w:rFonts w:ascii="Calibri" w:eastAsia="Calibri" w:hAnsi="Calibri" w:cs="Calibri"/>
        </w:rPr>
        <w:t xml:space="preserve"> </w:t>
      </w:r>
      <w:r w:rsidR="1670F19C" w:rsidRPr="636709EE">
        <w:rPr>
          <w:rFonts w:ascii="Calibri" w:eastAsia="Calibri" w:hAnsi="Calibri" w:cs="Calibri"/>
        </w:rPr>
        <w:t xml:space="preserve">The YLD summed with the years of life lost </w:t>
      </w:r>
      <w:ins w:id="28" w:author="J.J. van Busschbach" w:date="2020-05-26T09:51:00Z">
        <w:r w:rsidR="001E69DE">
          <w:rPr>
            <w:rFonts w:ascii="Calibri" w:eastAsia="Calibri" w:hAnsi="Calibri" w:cs="Calibri"/>
          </w:rPr>
          <w:t xml:space="preserve">to premature death </w:t>
        </w:r>
      </w:ins>
      <w:r w:rsidR="1670F19C" w:rsidRPr="636709EE">
        <w:rPr>
          <w:rFonts w:ascii="Calibri" w:eastAsia="Calibri" w:hAnsi="Calibri" w:cs="Calibri"/>
        </w:rPr>
        <w:t>(YLLs) give the disability adjusted life years</w:t>
      </w:r>
      <w:r w:rsidR="73B9A4F5" w:rsidRPr="636709EE">
        <w:rPr>
          <w:rFonts w:ascii="Calibri" w:eastAsia="Calibri" w:hAnsi="Calibri" w:cs="Calibri"/>
        </w:rPr>
        <w:t xml:space="preserve"> (DALY)</w:t>
      </w:r>
      <w:r w:rsidR="00B6789B">
        <w:rPr>
          <w:rFonts w:ascii="Calibri" w:eastAsia="Calibri" w:hAnsi="Calibri" w:cs="Calibri"/>
        </w:rPr>
        <w:t>.</w:t>
      </w:r>
      <w:r w:rsidR="0065107A">
        <w:rPr>
          <w:rFonts w:ascii="Calibri" w:eastAsia="Calibri" w:hAnsi="Calibri" w:cs="Calibri"/>
        </w:rPr>
        <w:fldChar w:fldCharType="begin" w:fldLock="1"/>
      </w:r>
      <w:r w:rsidR="00100057">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rPr>
        <w:fldChar w:fldCharType="separate"/>
      </w:r>
      <w:r w:rsidR="00C047C6" w:rsidRPr="00C047C6">
        <w:rPr>
          <w:rFonts w:ascii="Calibri" w:eastAsia="Calibri" w:hAnsi="Calibri" w:cs="Calibri"/>
          <w:noProof/>
          <w:vertAlign w:val="superscript"/>
        </w:rPr>
        <w:t>30</w:t>
      </w:r>
      <w:r w:rsidR="0065107A">
        <w:rPr>
          <w:rFonts w:ascii="Calibri" w:eastAsia="Calibri" w:hAnsi="Calibri" w:cs="Calibri"/>
        </w:rPr>
        <w:fldChar w:fldCharType="end"/>
      </w:r>
      <w:r w:rsidR="00C047C6">
        <w:rPr>
          <w:rFonts w:ascii="Calibri" w:eastAsia="Calibri" w:hAnsi="Calibri" w:cs="Calibri"/>
        </w:rPr>
        <w:t xml:space="preserve"> A</w:t>
      </w:r>
      <w:r w:rsidR="1670F19C" w:rsidRPr="636709EE">
        <w:rPr>
          <w:rFonts w:ascii="Calibri" w:eastAsia="Calibri" w:hAnsi="Calibri" w:cs="Calibri"/>
        </w:rPr>
        <w:t xml:space="preserve"> </w:t>
      </w:r>
      <w:ins w:id="29" w:author="J.J. van Busschbach" w:date="2020-05-26T09:52:00Z">
        <w:r w:rsidR="001E69DE">
          <w:rPr>
            <w:rFonts w:ascii="Calibri" w:eastAsia="Calibri" w:hAnsi="Calibri" w:cs="Calibri"/>
          </w:rPr>
          <w:t xml:space="preserve">‘full DALY’ can be thought of as </w:t>
        </w:r>
      </w:ins>
      <w:del w:id="30" w:author="J.J. van Busschbach" w:date="2020-05-26T09:52:00Z">
        <w:r w:rsidR="1670F19C" w:rsidRPr="636709EE" w:rsidDel="001E69DE">
          <w:rPr>
            <w:rFonts w:ascii="Calibri" w:eastAsia="Calibri" w:hAnsi="Calibri" w:cs="Calibri"/>
          </w:rPr>
          <w:delText xml:space="preserve">surrogate measure </w:delText>
        </w:r>
        <w:r w:rsidR="19C3BE31" w:rsidRPr="636709EE" w:rsidDel="001E69DE">
          <w:rPr>
            <w:rFonts w:ascii="Calibri" w:eastAsia="Calibri" w:hAnsi="Calibri" w:cs="Calibri"/>
          </w:rPr>
          <w:delText xml:space="preserve">where one DALY represents </w:delText>
        </w:r>
      </w:del>
      <w:r w:rsidR="00C047C6">
        <w:rPr>
          <w:rFonts w:ascii="Calibri" w:eastAsia="Calibri" w:hAnsi="Calibri" w:cs="Calibri"/>
        </w:rPr>
        <w:t xml:space="preserve">losing </w:t>
      </w:r>
      <w:r w:rsidR="19C3BE31" w:rsidRPr="636709EE">
        <w:rPr>
          <w:rFonts w:ascii="Calibri" w:eastAsia="Calibri" w:hAnsi="Calibri" w:cs="Calibri"/>
        </w:rPr>
        <w:t>one year in full healt</w:t>
      </w:r>
      <w:r w:rsidR="3E19A428" w:rsidRPr="636709EE">
        <w:rPr>
          <w:rFonts w:ascii="Calibri" w:eastAsia="Calibri" w:hAnsi="Calibri" w:cs="Calibri"/>
        </w:rPr>
        <w:t>h</w:t>
      </w:r>
      <w:r w:rsidR="00C047C6">
        <w:rPr>
          <w:rFonts w:ascii="Calibri" w:eastAsia="Calibri" w:hAnsi="Calibri" w:cs="Calibri"/>
        </w:rPr>
        <w:t xml:space="preserve">. </w:t>
      </w:r>
      <w:ins w:id="31" w:author="J.J. van Busschbach" w:date="2020-05-26T09:58:00Z">
        <w:r w:rsidR="001E69DE">
          <w:rPr>
            <w:rFonts w:ascii="Calibri" w:eastAsia="Calibri" w:hAnsi="Calibri" w:cs="Calibri"/>
          </w:rPr>
          <w:t>Disability</w:t>
        </w:r>
      </w:ins>
      <w:ins w:id="32" w:author="J.J. van Busschbach" w:date="2020-05-26T09:57:00Z">
        <w:r w:rsidR="001E69DE">
          <w:rPr>
            <w:rFonts w:ascii="Calibri" w:eastAsia="Calibri" w:hAnsi="Calibri" w:cs="Calibri"/>
          </w:rPr>
          <w:t xml:space="preserve"> Adjusted Life Years </w:t>
        </w:r>
      </w:ins>
      <w:ins w:id="33" w:author="J.J. van Busschbach" w:date="2020-05-26T09:58:00Z">
        <w:r w:rsidR="001E69DE">
          <w:rPr>
            <w:rFonts w:ascii="Calibri" w:eastAsia="Calibri" w:hAnsi="Calibri" w:cs="Calibri"/>
          </w:rPr>
          <w:t xml:space="preserve">(DALYS) </w:t>
        </w:r>
      </w:ins>
      <w:ins w:id="34" w:author="J.J. van Busschbach" w:date="2020-05-26T09:57:00Z">
        <w:r w:rsidR="001E69DE">
          <w:rPr>
            <w:rFonts w:ascii="Calibri" w:eastAsia="Calibri" w:hAnsi="Calibri" w:cs="Calibri"/>
          </w:rPr>
          <w:t>are the complement (</w:t>
        </w:r>
      </w:ins>
      <w:del w:id="35" w:author="J.J. van Busschbach" w:date="2020-05-26T09:57:00Z">
        <w:r w:rsidR="00C047C6" w:rsidDel="001E69DE">
          <w:rPr>
            <w:rFonts w:ascii="Calibri" w:eastAsia="Calibri" w:hAnsi="Calibri" w:cs="Calibri"/>
          </w:rPr>
          <w:delText xml:space="preserve">This is </w:delText>
        </w:r>
      </w:del>
      <w:r w:rsidR="00C047C6">
        <w:rPr>
          <w:rFonts w:ascii="Calibri" w:eastAsia="Calibri" w:hAnsi="Calibri" w:cs="Calibri"/>
        </w:rPr>
        <w:t>the</w:t>
      </w:r>
      <w:r w:rsidR="19C3BE31" w:rsidRPr="636709EE">
        <w:rPr>
          <w:rFonts w:ascii="Calibri" w:eastAsia="Calibri" w:hAnsi="Calibri" w:cs="Calibri"/>
        </w:rPr>
        <w:t xml:space="preserve"> </w:t>
      </w:r>
      <w:r w:rsidR="1670F19C" w:rsidRPr="636709EE">
        <w:rPr>
          <w:rFonts w:ascii="Calibri" w:eastAsia="Calibri" w:hAnsi="Calibri" w:cs="Calibri"/>
        </w:rPr>
        <w:t>opposite</w:t>
      </w:r>
      <w:ins w:id="36" w:author="J.J. van Busschbach" w:date="2020-05-26T09:57:00Z">
        <w:r w:rsidR="001E69DE">
          <w:rPr>
            <w:rFonts w:ascii="Calibri" w:eastAsia="Calibri" w:hAnsi="Calibri" w:cs="Calibri"/>
          </w:rPr>
          <w:t>)</w:t>
        </w:r>
      </w:ins>
      <w:r w:rsidR="1670F19C" w:rsidRPr="636709EE">
        <w:rPr>
          <w:rFonts w:ascii="Calibri" w:eastAsia="Calibri" w:hAnsi="Calibri" w:cs="Calibri"/>
        </w:rPr>
        <w:t xml:space="preserve"> of the </w:t>
      </w:r>
      <w:ins w:id="37" w:author="J.J. van Busschbach" w:date="2020-05-26T09:53:00Z">
        <w:r w:rsidR="001E69DE">
          <w:rPr>
            <w:rFonts w:ascii="Calibri" w:eastAsia="Calibri" w:hAnsi="Calibri" w:cs="Calibri"/>
          </w:rPr>
          <w:t>Quality Adjusted Life Years (</w:t>
        </w:r>
      </w:ins>
      <w:r w:rsidR="1670F19C" w:rsidRPr="636709EE">
        <w:rPr>
          <w:rFonts w:ascii="Calibri" w:eastAsia="Calibri" w:hAnsi="Calibri" w:cs="Calibri"/>
        </w:rPr>
        <w:t>QALY</w:t>
      </w:r>
      <w:ins w:id="38" w:author="J.J. van Busschbach" w:date="2020-05-26T09:53:00Z">
        <w:r w:rsidR="001E69DE">
          <w:rPr>
            <w:rFonts w:ascii="Calibri" w:eastAsia="Calibri" w:hAnsi="Calibri" w:cs="Calibri"/>
          </w:rPr>
          <w:t>s)</w:t>
        </w:r>
      </w:ins>
      <w:r w:rsidR="00C047C6">
        <w:rPr>
          <w:rFonts w:ascii="Calibri" w:eastAsia="Calibri" w:hAnsi="Calibri" w:cs="Calibri"/>
        </w:rPr>
        <w:t xml:space="preserve">, which represents </w:t>
      </w:r>
      <w:ins w:id="39" w:author="J.J. van Busschbach" w:date="2020-05-26T09:58:00Z">
        <w:r w:rsidR="009A4495">
          <w:rPr>
            <w:rFonts w:ascii="Calibri" w:eastAsia="Calibri" w:hAnsi="Calibri" w:cs="Calibri"/>
          </w:rPr>
          <w:t xml:space="preserve">the value of </w:t>
        </w:r>
      </w:ins>
      <w:r w:rsidR="00C047C6">
        <w:rPr>
          <w:rFonts w:ascii="Calibri" w:eastAsia="Calibri" w:hAnsi="Calibri" w:cs="Calibri"/>
        </w:rPr>
        <w:t>a year spent in full health</w:t>
      </w:r>
      <w:r w:rsidR="1670F19C" w:rsidRPr="636709EE">
        <w:rPr>
          <w:rFonts w:ascii="Calibri" w:eastAsia="Calibri" w:hAnsi="Calibri" w:cs="Calibri"/>
        </w:rPr>
        <w:t xml:space="preserve">. </w:t>
      </w:r>
      <w:r w:rsidR="653AAEA8" w:rsidRPr="636709EE">
        <w:rPr>
          <w:rFonts w:ascii="Calibri" w:eastAsia="Calibri" w:hAnsi="Calibri" w:cs="Calibri"/>
        </w:rPr>
        <w:t xml:space="preserve">For our study, we used the </w:t>
      </w:r>
      <w:del w:id="40" w:author="J.J. van Busschbach" w:date="2020-05-26T09:58:00Z">
        <w:r w:rsidR="653AAEA8" w:rsidRPr="636709EE" w:rsidDel="009A4495">
          <w:rPr>
            <w:rFonts w:ascii="Calibri" w:eastAsia="Calibri" w:hAnsi="Calibri" w:cs="Calibri"/>
          </w:rPr>
          <w:delText>comp</w:delText>
        </w:r>
      </w:del>
      <w:ins w:id="41" w:author="J.J. van Busschbach" w:date="2020-05-26T09:58:00Z">
        <w:r w:rsidR="009A4495">
          <w:rPr>
            <w:rFonts w:ascii="Calibri" w:eastAsia="Calibri" w:hAnsi="Calibri" w:cs="Calibri"/>
          </w:rPr>
          <w:t xml:space="preserve">complement (1-x) </w:t>
        </w:r>
      </w:ins>
      <w:del w:id="42" w:author="J.J. van Busschbach" w:date="2020-05-26T09:58:00Z">
        <w:r w:rsidR="653AAEA8" w:rsidRPr="636709EE" w:rsidDel="009A4495">
          <w:rPr>
            <w:rFonts w:ascii="Calibri" w:eastAsia="Calibri" w:hAnsi="Calibri" w:cs="Calibri"/>
          </w:rPr>
          <w:delText xml:space="preserve">osite </w:delText>
        </w:r>
      </w:del>
      <w:r w:rsidR="653AAEA8" w:rsidRPr="636709EE">
        <w:rPr>
          <w:rFonts w:ascii="Calibri" w:eastAsia="Calibri" w:hAnsi="Calibri" w:cs="Calibri"/>
        </w:rPr>
        <w:t>of the disability weight as QoL values</w:t>
      </w:r>
      <w:r w:rsidR="00C047C6">
        <w:rPr>
          <w:rFonts w:ascii="Calibri" w:eastAsia="Calibri" w:hAnsi="Calibri" w:cs="Calibri"/>
        </w:rPr>
        <w:t xml:space="preserve"> to calculate QALYs</w:t>
      </w:r>
      <w:r w:rsidR="653AAEA8" w:rsidRPr="636709EE">
        <w:rPr>
          <w:rFonts w:ascii="Calibri" w:eastAsia="Calibri" w:hAnsi="Calibri" w:cs="Calibri"/>
        </w:rPr>
        <w:t xml:space="preserve">. </w:t>
      </w:r>
    </w:p>
    <w:p w14:paraId="16B690A3" w14:textId="7BCEBE00" w:rsidR="755DB169" w:rsidRDefault="755DB169" w:rsidP="04F59E2C">
      <w:r w:rsidRPr="5911DDBD">
        <w:t>Where possible, the</w:t>
      </w:r>
      <w:r w:rsidR="7582407B" w:rsidRPr="5911DDBD">
        <w:t xml:space="preserve"> disability</w:t>
      </w:r>
      <w:r w:rsidRPr="5911DDBD">
        <w:t xml:space="preserve"> weight</w:t>
      </w:r>
      <w:r w:rsidR="493DA3DA" w:rsidRPr="5911DDBD">
        <w:t xml:space="preserve"> of health states </w:t>
      </w:r>
      <w:r w:rsidR="00B6789B" w:rsidRPr="5911DDBD">
        <w:t>was</w:t>
      </w:r>
      <w:r w:rsidRPr="5911DDBD">
        <w:t xml:space="preserve"> directly based on the GBD 2016 update </w:t>
      </w:r>
      <w:commentRangeStart w:id="43"/>
      <w:commentRangeStart w:id="44"/>
      <w:r w:rsidRPr="5911DDBD">
        <w:t xml:space="preserve">IHME_GBD_2016_DISABILITY_WEIGHTS_Y2017M09D14 (downloaded from </w:t>
      </w:r>
      <w:hyperlink r:id="rId15">
        <w:r w:rsidRPr="5911DDBD">
          <w:rPr>
            <w:rStyle w:val="Hyperlink"/>
          </w:rPr>
          <w:t>http://ghdx.healthdata.org/gbd-2016</w:t>
        </w:r>
      </w:hyperlink>
      <w:r w:rsidR="1071F4AC" w:rsidRPr="5911DDBD">
        <w:t xml:space="preserve">). </w:t>
      </w:r>
      <w:commentRangeEnd w:id="43"/>
      <w:r w:rsidR="0065107A">
        <w:rPr>
          <w:rStyle w:val="CommentReference"/>
        </w:rPr>
        <w:commentReference w:id="43"/>
      </w:r>
      <w:commentRangeEnd w:id="44"/>
      <w:r w:rsidR="00B6789B">
        <w:rPr>
          <w:rStyle w:val="CommentReference"/>
        </w:rPr>
        <w:commentReference w:id="44"/>
      </w:r>
      <w:r w:rsidR="1071F4AC" w:rsidRPr="5911DDBD">
        <w:t>F</w:t>
      </w:r>
      <w:r w:rsidR="22F22B01" w:rsidRPr="5911DDBD">
        <w:t xml:space="preserve">or the remaining </w:t>
      </w:r>
      <w:r w:rsidR="473F21E2" w:rsidRPr="5911DDBD">
        <w:t>health states</w:t>
      </w:r>
      <w:r w:rsidR="22F22B01" w:rsidRPr="5911DDBD">
        <w:t xml:space="preserve">, we </w:t>
      </w:r>
      <w:ins w:id="45" w:author="J.J. van Busschbach" w:date="2020-05-26T10:13:00Z">
        <w:r w:rsidR="00473490">
          <w:t xml:space="preserve">estimated additional values </w:t>
        </w:r>
      </w:ins>
      <w:r w:rsidR="65FACCE4" w:rsidRPr="5911DDBD">
        <w:t>follow</w:t>
      </w:r>
      <w:ins w:id="46" w:author="J.J. van Busschbach" w:date="2020-05-26T10:13:00Z">
        <w:r w:rsidR="00473490">
          <w:t xml:space="preserve">ing </w:t>
        </w:r>
      </w:ins>
      <w:del w:id="47" w:author="J.J. van Busschbach" w:date="2020-05-26T10:13:00Z">
        <w:r w:rsidR="65FACCE4" w:rsidRPr="5911DDBD" w:rsidDel="00473490">
          <w:delText xml:space="preserve">ed </w:delText>
        </w:r>
      </w:del>
      <w:r w:rsidR="65FACCE4" w:rsidRPr="5911DDBD">
        <w:t xml:space="preserve">the </w:t>
      </w:r>
      <w:r w:rsidR="007D2DF4">
        <w:t>method</w:t>
      </w:r>
      <w:ins w:id="48" w:author="J.J. van Busschbach" w:date="2020-05-26T10:14:00Z">
        <w:r w:rsidR="00473490">
          <w:t xml:space="preserve"> </w:t>
        </w:r>
      </w:ins>
      <w:del w:id="49" w:author="J.J. van Busschbach" w:date="2020-05-26T10:13:00Z">
        <w:r w:rsidR="65FACCE4" w:rsidRPr="5911DDBD" w:rsidDel="00473490">
          <w:delText xml:space="preserve"> of </w:delText>
        </w:r>
        <w:r w:rsidR="22F22B01" w:rsidRPr="5911DDBD" w:rsidDel="00473490">
          <w:delText>a</w:delText>
        </w:r>
        <w:r w:rsidR="0B7F6B8A" w:rsidRPr="5911DDBD" w:rsidDel="00473490">
          <w:delText xml:space="preserve"> calibrated </w:delText>
        </w:r>
      </w:del>
      <w:del w:id="50" w:author="J.J. van Busschbach" w:date="2020-05-26T10:12:00Z">
        <w:r w:rsidR="0B7F6B8A" w:rsidRPr="5911DDBD" w:rsidDel="00473490">
          <w:delText xml:space="preserve">visual </w:delText>
        </w:r>
        <w:r w:rsidR="295B3CCB" w:rsidRPr="5911DDBD" w:rsidDel="00473490">
          <w:delText>analogue</w:delText>
        </w:r>
        <w:r w:rsidR="0B7F6B8A" w:rsidRPr="5911DDBD" w:rsidDel="00473490">
          <w:delText xml:space="preserve"> scale</w:delText>
        </w:r>
        <w:r w:rsidR="68A1D714" w:rsidRPr="5911DDBD" w:rsidDel="00473490">
          <w:delText xml:space="preserve"> (VAS)</w:delText>
        </w:r>
        <w:r w:rsidR="0B7F6B8A" w:rsidRPr="5911DDBD" w:rsidDel="00473490">
          <w:delText xml:space="preserve"> </w:delText>
        </w:r>
      </w:del>
      <w:del w:id="51" w:author="J.J. van Busschbach" w:date="2020-05-26T10:13:00Z">
        <w:r w:rsidR="007D2DF4" w:rsidDel="00473490">
          <w:delText>as</w:delText>
        </w:r>
        <w:r w:rsidR="0B7F6B8A" w:rsidRPr="5911DDBD" w:rsidDel="00473490">
          <w:delText xml:space="preserve"> </w:delText>
        </w:r>
      </w:del>
      <w:r w:rsidR="00100057">
        <w:t xml:space="preserve">described by </w:t>
      </w:r>
      <w:proofErr w:type="spellStart"/>
      <w:r w:rsidR="00100057">
        <w:t>Stouthard</w:t>
      </w:r>
      <w:proofErr w:type="spellEnd"/>
      <w:r w:rsidR="00100057">
        <w:t xml:space="preserve"> et al.</w:t>
      </w:r>
      <w:r w:rsidR="00100057">
        <w:fldChar w:fldCharType="begin" w:fldLock="1"/>
      </w:r>
      <w:r w:rsidR="00100057">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fldChar w:fldCharType="separate"/>
      </w:r>
      <w:r w:rsidR="00100057" w:rsidRPr="00100057">
        <w:rPr>
          <w:noProof/>
          <w:vertAlign w:val="superscript"/>
        </w:rPr>
        <w:t>31</w:t>
      </w:r>
      <w:r w:rsidR="00100057">
        <w:fldChar w:fldCharType="end"/>
      </w:r>
      <w:r w:rsidR="7B0641AA" w:rsidRPr="5911DDBD">
        <w:t xml:space="preserve"> </w:t>
      </w:r>
      <w:ins w:id="52" w:author="J.J. van Busschbach" w:date="2020-05-26T10:11:00Z">
        <w:r w:rsidR="00473490">
          <w:t xml:space="preserve">who uses a </w:t>
        </w:r>
      </w:ins>
      <w:ins w:id="53" w:author="J.J. van Busschbach" w:date="2020-05-26T10:12:00Z">
        <w:r w:rsidR="00473490" w:rsidRPr="5911DDBD">
          <w:t xml:space="preserve">visual analogue scale (VAS) </w:t>
        </w:r>
        <w:r w:rsidR="00473490">
          <w:t xml:space="preserve">calibrated on the basis of the GBD 2016 </w:t>
        </w:r>
      </w:ins>
      <w:ins w:id="54" w:author="J.J. van Busschbach" w:date="2020-05-26T10:16:00Z">
        <w:r w:rsidR="00473490">
          <w:t xml:space="preserve">QoL </w:t>
        </w:r>
      </w:ins>
      <w:ins w:id="55" w:author="J.J. van Busschbach" w:date="2020-05-26T10:12:00Z">
        <w:r w:rsidR="00473490">
          <w:t xml:space="preserve">weights. </w:t>
        </w:r>
      </w:ins>
      <w:proofErr w:type="spellStart"/>
      <w:ins w:id="56" w:author="J.J. van Busschbach" w:date="2020-05-26T10:16:00Z">
        <w:r w:rsidR="00473490">
          <w:t>Stouthard</w:t>
        </w:r>
        <w:proofErr w:type="spellEnd"/>
        <w:r w:rsidR="00473490">
          <w:t xml:space="preserve"> et al. </w:t>
        </w:r>
      </w:ins>
      <w:ins w:id="57" w:author="J.J. van Busschbach" w:date="2020-05-26T10:15:00Z">
        <w:r w:rsidR="00473490">
          <w:t>describe</w:t>
        </w:r>
      </w:ins>
      <w:ins w:id="58" w:author="J.J. van Busschbach" w:date="2020-05-26T10:14:00Z">
        <w:r w:rsidR="00473490">
          <w:t xml:space="preserve"> </w:t>
        </w:r>
      </w:ins>
      <w:ins w:id="59" w:author="J.J. van Busschbach" w:date="2020-05-26T10:15:00Z">
        <w:r w:rsidR="00473490">
          <w:t xml:space="preserve">how experts can then place </w:t>
        </w:r>
      </w:ins>
      <w:ins w:id="60" w:author="J.J. van Busschbach" w:date="2020-05-26T10:16:00Z">
        <w:r w:rsidR="00473490">
          <w:t xml:space="preserve">(map) the </w:t>
        </w:r>
      </w:ins>
      <w:ins w:id="61" w:author="J.J. van Busschbach" w:date="2020-05-26T10:15:00Z">
        <w:r w:rsidR="00473490">
          <w:t xml:space="preserve">reaming health states on </w:t>
        </w:r>
      </w:ins>
      <w:ins w:id="62" w:author="J.J. van Busschbach" w:date="2020-05-26T10:16:00Z">
        <w:r w:rsidR="00473490">
          <w:t xml:space="preserve">VAS scale with QoL weights. </w:t>
        </w:r>
      </w:ins>
      <w:del w:id="63" w:author="J.J. van Busschbach" w:date="2020-05-26T10:18:00Z">
        <w:r w:rsidR="007D2DF4" w:rsidDel="002A1915">
          <w:delText xml:space="preserve">We made use of a calibrated VAS with WHO data and the missing data on pre- and postoperative QoL was mapped on the WHO data by an expert panel. </w:delText>
        </w:r>
      </w:del>
      <w:ins w:id="64" w:author="J.J. van Busschbach" w:date="2020-05-26T10:19:00Z">
        <w:r w:rsidR="002A1915">
          <w:t xml:space="preserve">The only deviation from that protocol was </w:t>
        </w:r>
      </w:ins>
      <w:ins w:id="65" w:author="J.J. van Busschbach" w:date="2020-05-26T10:20:00Z">
        <w:r w:rsidR="002A1915">
          <w:t xml:space="preserve">we did not first classify the health states on the EQ-5D. </w:t>
        </w:r>
      </w:ins>
      <w:r w:rsidR="00F81350" w:rsidRPr="5911DDBD">
        <w:t>The</w:t>
      </w:r>
      <w:r w:rsidR="10C543FC" w:rsidRPr="5911DDBD">
        <w:t xml:space="preserve"> exper</w:t>
      </w:r>
      <w:r w:rsidR="7F93DA7F" w:rsidRPr="5911DDBD">
        <w:t>t</w:t>
      </w:r>
      <w:r w:rsidR="10C543FC" w:rsidRPr="5911DDBD">
        <w:t xml:space="preserve"> </w:t>
      </w:r>
      <w:r w:rsidR="00F81350" w:rsidRPr="5911DDBD">
        <w:t xml:space="preserve">panel </w:t>
      </w:r>
      <w:r w:rsidR="306CE032" w:rsidRPr="5911DDBD">
        <w:t xml:space="preserve">consisted of </w:t>
      </w:r>
      <w:r w:rsidR="7F434448" w:rsidRPr="5911DDBD">
        <w:t xml:space="preserve">a diverse group of </w:t>
      </w:r>
      <w:r w:rsidR="7B0641AA" w:rsidRPr="5911DDBD">
        <w:t>Dutch health care professionals</w:t>
      </w:r>
      <w:r w:rsidR="4557AA0F" w:rsidRPr="5911DDBD">
        <w:t xml:space="preserve">, both </w:t>
      </w:r>
      <w:r w:rsidR="006C5B68">
        <w:t xml:space="preserve">surgeons </w:t>
      </w:r>
      <w:r w:rsidR="4557AA0F" w:rsidRPr="5911DDBD">
        <w:t>(e.g. cardiothoracic surgeons</w:t>
      </w:r>
      <w:r w:rsidR="00B718C3">
        <w:t>, neurosurgeons,</w:t>
      </w:r>
      <w:r w:rsidR="007D2DF4">
        <w:t xml:space="preserve"> and </w:t>
      </w:r>
      <w:r w:rsidR="007D2DF4" w:rsidRPr="007D2DF4">
        <w:t>gynecologic surge</w:t>
      </w:r>
      <w:r w:rsidR="007D2DF4">
        <w:t>ons</w:t>
      </w:r>
      <w:r w:rsidR="4557AA0F" w:rsidRPr="5911DDBD">
        <w:t>) as well as generalists (e.g.</w:t>
      </w:r>
      <w:r w:rsidR="007D2DF4">
        <w:t xml:space="preserve"> </w:t>
      </w:r>
      <w:r w:rsidR="00657E5E">
        <w:t>internists</w:t>
      </w:r>
      <w:r w:rsidR="006C5B68">
        <w:t xml:space="preserve">, </w:t>
      </w:r>
      <w:r w:rsidR="4557AA0F" w:rsidRPr="5911DDBD">
        <w:t>geriatr</w:t>
      </w:r>
      <w:r w:rsidR="00F323B8">
        <w:t>icians</w:t>
      </w:r>
      <w:r w:rsidR="007D2DF4">
        <w:t xml:space="preserve"> and GPs</w:t>
      </w:r>
      <w:r w:rsidR="4557AA0F" w:rsidRPr="5911DDBD">
        <w:t>)</w:t>
      </w:r>
      <w:r w:rsidR="7B0641AA" w:rsidRPr="5911DDBD">
        <w:t xml:space="preserve">. </w:t>
      </w:r>
      <w:ins w:id="66" w:author="J.J. van Busschbach" w:date="2020-05-26T10:23:00Z">
        <w:r w:rsidR="002A1915">
          <w:t xml:space="preserve">The health states were </w:t>
        </w:r>
      </w:ins>
      <w:ins w:id="67" w:author="J.J. van Busschbach" w:date="2020-05-26T10:37:00Z">
        <w:r w:rsidR="006C17F7">
          <w:t xml:space="preserve">valued </w:t>
        </w:r>
      </w:ins>
      <w:ins w:id="68" w:author="J.J. van Busschbach" w:date="2020-05-26T10:23:00Z">
        <w:r w:rsidR="002A1915">
          <w:t xml:space="preserve">one by one. </w:t>
        </w:r>
      </w:ins>
      <w:ins w:id="69" w:author="J.J. van Busschbach" w:date="2020-05-26T10:24:00Z">
        <w:r w:rsidR="002A1915">
          <w:t xml:space="preserve">First the health states </w:t>
        </w:r>
        <w:proofErr w:type="gramStart"/>
        <w:r w:rsidR="002A1915">
          <w:t>was</w:t>
        </w:r>
        <w:proofErr w:type="gramEnd"/>
        <w:r w:rsidR="002A1915">
          <w:t xml:space="preserve"> </w:t>
        </w:r>
      </w:ins>
      <w:ins w:id="70" w:author="J.J. van Busschbach" w:date="2020-05-26T10:23:00Z">
        <w:r w:rsidR="002A1915">
          <w:t>shortly introduced by a</w:t>
        </w:r>
      </w:ins>
      <w:ins w:id="71" w:author="J.J. van Busschbach" w:date="2020-05-26T10:24:00Z">
        <w:r w:rsidR="002A1915">
          <w:t>n</w:t>
        </w:r>
      </w:ins>
      <w:ins w:id="72" w:author="J.J. van Busschbach" w:date="2020-05-26T10:23:00Z">
        <w:r w:rsidR="002A1915">
          <w:t xml:space="preserve"> expert with the most experience with that health state. </w:t>
        </w:r>
      </w:ins>
      <w:ins w:id="73" w:author="J.J. van Busschbach" w:date="2020-05-26T10:24:00Z">
        <w:r w:rsidR="002A1915">
          <w:t xml:space="preserve">The expert </w:t>
        </w:r>
        <w:proofErr w:type="gramStart"/>
        <w:r w:rsidR="002A1915">
          <w:t>were</w:t>
        </w:r>
        <w:proofErr w:type="gramEnd"/>
        <w:r w:rsidR="002A1915">
          <w:t xml:space="preserve"> allowed to ask questions and discuss the QoL aspects of the health state. </w:t>
        </w:r>
      </w:ins>
      <w:ins w:id="74" w:author="J.J. van Busschbach" w:date="2020-05-26T10:25:00Z">
        <w:r w:rsidR="00790DBC">
          <w:t>Two to</w:t>
        </w:r>
        <w:r w:rsidR="002A1915">
          <w:t xml:space="preserve"> three </w:t>
        </w:r>
      </w:ins>
      <w:ins w:id="75" w:author="J.J. van Busschbach" w:date="2020-05-26T10:38:00Z">
        <w:r w:rsidR="006C17F7">
          <w:t xml:space="preserve">other </w:t>
        </w:r>
      </w:ins>
      <w:ins w:id="76" w:author="J.J. van Busschbach" w:date="2020-05-26T10:25:00Z">
        <w:r w:rsidR="002A1915">
          <w:t xml:space="preserve">expert were </w:t>
        </w:r>
      </w:ins>
      <w:ins w:id="77" w:author="J.J. van Busschbach" w:date="2020-05-26T10:26:00Z">
        <w:r w:rsidR="002A1915">
          <w:t xml:space="preserve">then </w:t>
        </w:r>
      </w:ins>
      <w:ins w:id="78" w:author="J.J. van Busschbach" w:date="2020-05-26T10:25:00Z">
        <w:r w:rsidR="002A1915">
          <w:t xml:space="preserve">invite to express </w:t>
        </w:r>
        <w:proofErr w:type="gramStart"/>
        <w:r w:rsidR="002A1915">
          <w:t>their  estimated</w:t>
        </w:r>
        <w:proofErr w:type="gramEnd"/>
        <w:r w:rsidR="002A1915">
          <w:t xml:space="preserve"> QoL value for the health state. </w:t>
        </w:r>
      </w:ins>
      <w:ins w:id="79" w:author="J.J. van Busschbach" w:date="2020-05-26T10:26:00Z">
        <w:r w:rsidR="002A1915">
          <w:t xml:space="preserve">After some discussion, the experts wrote down their </w:t>
        </w:r>
      </w:ins>
      <w:ins w:id="80" w:author="J.J. van Busschbach" w:date="2020-05-26T10:27:00Z">
        <w:r w:rsidR="002A1915">
          <w:t xml:space="preserve">own estimation of the QoL value. In this way, the expert could use a maximum </w:t>
        </w:r>
      </w:ins>
      <w:ins w:id="81" w:author="J.J. van Busschbach" w:date="2020-05-26T10:38:00Z">
        <w:r w:rsidR="006C17F7">
          <w:t xml:space="preserve">of </w:t>
        </w:r>
      </w:ins>
      <w:ins w:id="82" w:author="J.J. van Busschbach" w:date="2020-05-26T10:27:00Z">
        <w:r w:rsidR="002A1915">
          <w:t>information and opinions, but still express their own estimation</w:t>
        </w:r>
        <w:r w:rsidR="00790DBC">
          <w:t xml:space="preserve">, and we could also estimate the variance of the </w:t>
        </w:r>
      </w:ins>
      <w:ins w:id="83" w:author="J.J. van Busschbach" w:date="2020-05-26T10:31:00Z">
        <w:r w:rsidR="00790DBC">
          <w:t>estimated values</w:t>
        </w:r>
      </w:ins>
      <w:ins w:id="84" w:author="J.J. van Busschbach" w:date="2020-05-26T10:27:00Z">
        <w:r w:rsidR="00790DBC">
          <w:t>.</w:t>
        </w:r>
      </w:ins>
      <w:ins w:id="85" w:author="J.J. van Busschbach" w:date="2020-05-26T10:31:00Z">
        <w:r w:rsidR="00790DBC">
          <w:t xml:space="preserve"> </w:t>
        </w:r>
      </w:ins>
      <w:ins w:id="86" w:author="J.J. van Busschbach" w:date="2020-05-26T10:27:00Z">
        <w:r w:rsidR="002A1915">
          <w:t xml:space="preserve"> </w:t>
        </w:r>
      </w:ins>
      <w:moveToRangeStart w:id="87" w:author="J.J. van Busschbach" w:date="2020-05-26T10:28:00Z" w:name="move41381331"/>
      <w:moveTo w:id="88" w:author="J.J. van Busschbach" w:date="2020-05-26T10:28:00Z">
        <w:r w:rsidR="00790DBC" w:rsidRPr="5911DDBD">
          <w:t>The mean and 95% confidence interval of the</w:t>
        </w:r>
        <w:r w:rsidR="00790DBC">
          <w:t xml:space="preserve"> mapped</w:t>
        </w:r>
        <w:r w:rsidR="00790DBC" w:rsidRPr="5911DDBD">
          <w:t xml:space="preserve"> </w:t>
        </w:r>
        <w:r w:rsidR="00790DBC">
          <w:t>QoL scores were</w:t>
        </w:r>
        <w:r w:rsidR="00790DBC" w:rsidRPr="5911DDBD">
          <w:t xml:space="preserve"> used in the model. </w:t>
        </w:r>
      </w:moveTo>
      <w:moveToRangeEnd w:id="87"/>
      <w:ins w:id="89" w:author="J.J. van Busschbach" w:date="2020-05-26T10:32:00Z">
        <w:r w:rsidR="00790DBC">
          <w:t xml:space="preserve">We used two session of three hours to collect the QoL values from the experts. </w:t>
        </w:r>
      </w:ins>
      <w:ins w:id="90" w:author="J.J. van Busschbach" w:date="2020-05-26T10:33:00Z">
        <w:r w:rsidR="00790DBC">
          <w:t xml:space="preserve">As we </w:t>
        </w:r>
        <w:r w:rsidR="00790DBC" w:rsidRPr="5911DDBD">
          <w:t>estimated eight health states</w:t>
        </w:r>
        <w:r w:rsidR="00790DBC">
          <w:t xml:space="preserve"> </w:t>
        </w:r>
        <w:r w:rsidR="00790DBC" w:rsidRPr="5911DDBD">
          <w:t xml:space="preserve">in </w:t>
        </w:r>
        <w:r w:rsidR="00790DBC">
          <w:t xml:space="preserve">both </w:t>
        </w:r>
        <w:r w:rsidR="00790DBC" w:rsidRPr="5911DDBD">
          <w:t>sessions</w:t>
        </w:r>
        <w:r w:rsidR="00790DBC">
          <w:t>, we could get a</w:t>
        </w:r>
      </w:ins>
      <w:ins w:id="91" w:author="J.J. van Busschbach" w:date="2020-05-26T10:34:00Z">
        <w:r w:rsidR="00790DBC">
          <w:t>n</w:t>
        </w:r>
      </w:ins>
      <w:ins w:id="92" w:author="J.J. van Busschbach" w:date="2020-05-26T10:33:00Z">
        <w:r w:rsidR="00790DBC">
          <w:t xml:space="preserve"> </w:t>
        </w:r>
        <w:proofErr w:type="gramStart"/>
        <w:r w:rsidR="00790DBC">
          <w:t xml:space="preserve">indication </w:t>
        </w:r>
        <w:r w:rsidR="00790DBC" w:rsidRPr="5911DDBD">
          <w:t xml:space="preserve"> </w:t>
        </w:r>
        <w:r w:rsidR="00790DBC">
          <w:t>of</w:t>
        </w:r>
        <w:proofErr w:type="gramEnd"/>
        <w:r w:rsidR="00790DBC">
          <w:t xml:space="preserve"> the reliability (test-retest</w:t>
        </w:r>
      </w:ins>
      <w:ins w:id="93" w:author="J.J. van Busschbach" w:date="2020-05-26T10:34:00Z">
        <w:r w:rsidR="00790DBC">
          <w:t xml:space="preserve"> by means of a t-test</w:t>
        </w:r>
      </w:ins>
      <w:ins w:id="94" w:author="J.J. van Busschbach" w:date="2020-05-26T10:33:00Z">
        <w:r w:rsidR="00790DBC">
          <w:t>)</w:t>
        </w:r>
      </w:ins>
      <w:ins w:id="95" w:author="J.J. van Busschbach" w:date="2020-05-26T10:34:00Z">
        <w:r w:rsidR="00790DBC">
          <w:t xml:space="preserve"> of the valuations.</w:t>
        </w:r>
      </w:ins>
      <w:ins w:id="96" w:author="J.J. van Busschbach" w:date="2020-05-26T10:33:00Z">
        <w:r w:rsidR="00790DBC">
          <w:t xml:space="preserve"> </w:t>
        </w:r>
      </w:ins>
      <w:ins w:id="97" w:author="J.J. van Busschbach" w:date="2020-05-26T10:35:00Z">
        <w:r w:rsidR="00790DBC">
          <w:t xml:space="preserve">For the model, </w:t>
        </w:r>
      </w:ins>
      <w:moveToRangeStart w:id="98" w:author="J.J. van Busschbach" w:date="2020-05-26T10:35:00Z" w:name="move41381739"/>
      <w:moveTo w:id="99" w:author="J.J. van Busschbach" w:date="2020-05-26T10:35:00Z">
        <w:del w:id="100" w:author="J.J. van Busschbach" w:date="2020-05-26T10:35:00Z">
          <w:r w:rsidR="00790DBC" w:rsidRPr="5911DDBD" w:rsidDel="00790DBC">
            <w:delText>T</w:delText>
          </w:r>
        </w:del>
      </w:moveTo>
      <w:ins w:id="101" w:author="J.J. van Busschbach" w:date="2020-05-26T10:35:00Z">
        <w:r w:rsidR="00790DBC">
          <w:t>t</w:t>
        </w:r>
      </w:ins>
      <w:moveTo w:id="102" w:author="J.J. van Busschbach" w:date="2020-05-26T10:35:00Z">
        <w:r w:rsidR="00790DBC" w:rsidRPr="5911DDBD">
          <w:t>he estimate</w:t>
        </w:r>
        <w:r w:rsidR="00790DBC">
          <w:t>s</w:t>
        </w:r>
        <w:r w:rsidR="00790DBC" w:rsidRPr="5911DDBD">
          <w:t xml:space="preserve"> of the first </w:t>
        </w:r>
        <w:r w:rsidR="00790DBC" w:rsidRPr="5911DDBD">
          <w:lastRenderedPageBreak/>
          <w:t xml:space="preserve">session </w:t>
        </w:r>
        <w:r w:rsidR="00790DBC">
          <w:t>were</w:t>
        </w:r>
        <w:r w:rsidR="00790DBC" w:rsidRPr="5911DDBD">
          <w:t xml:space="preserve"> used.</w:t>
        </w:r>
      </w:moveTo>
      <w:moveToRangeEnd w:id="98"/>
      <w:ins w:id="103" w:author="J.J. van Busschbach" w:date="2020-05-26T10:35:00Z">
        <w:r w:rsidR="00790DBC">
          <w:t xml:space="preserve"> </w:t>
        </w:r>
      </w:ins>
      <w:r w:rsidR="7B0641AA" w:rsidRPr="5911DDBD">
        <w:t xml:space="preserve">Appendix D </w:t>
      </w:r>
      <w:r w:rsidR="007D2DF4">
        <w:t>provided</w:t>
      </w:r>
      <w:r w:rsidR="653FE071" w:rsidRPr="5911DDBD">
        <w:t xml:space="preserve"> the calibrated VAS used in the exercise as well as </w:t>
      </w:r>
      <w:commentRangeStart w:id="104"/>
      <w:r w:rsidR="653FE071" w:rsidRPr="5911DDBD">
        <w:t>summary</w:t>
      </w:r>
      <w:r w:rsidR="7B0641AA" w:rsidRPr="5911DDBD">
        <w:t xml:space="preserve"> of the participating</w:t>
      </w:r>
      <w:r w:rsidR="6EEDC1D8" w:rsidRPr="5911DDBD">
        <w:t xml:space="preserve"> health care</w:t>
      </w:r>
      <w:r w:rsidR="7B0641AA" w:rsidRPr="5911DDBD">
        <w:t xml:space="preserve"> professionals</w:t>
      </w:r>
      <w:commentRangeEnd w:id="104"/>
      <w:r w:rsidR="00063929">
        <w:rPr>
          <w:rStyle w:val="CommentReference"/>
        </w:rPr>
        <w:commentReference w:id="104"/>
      </w:r>
      <w:r w:rsidR="7B0641AA" w:rsidRPr="5911DDBD">
        <w:t xml:space="preserve">. </w:t>
      </w:r>
      <w:moveFromRangeStart w:id="105" w:author="J.J. van Busschbach" w:date="2020-05-26T10:28:00Z" w:name="move41381331"/>
      <w:moveFrom w:id="106" w:author="J.J. van Busschbach" w:date="2020-05-26T10:28:00Z">
        <w:r w:rsidR="56835970" w:rsidRPr="5911DDBD" w:rsidDel="00790DBC">
          <w:t>The mean and 95% confidence interval of the</w:t>
        </w:r>
        <w:r w:rsidR="00270429" w:rsidDel="00790DBC">
          <w:t xml:space="preserve"> ma</w:t>
        </w:r>
        <w:r w:rsidR="006C5B68" w:rsidDel="00790DBC">
          <w:t>p</w:t>
        </w:r>
        <w:r w:rsidR="00270429" w:rsidDel="00790DBC">
          <w:t>ped</w:t>
        </w:r>
        <w:r w:rsidR="56835970" w:rsidRPr="5911DDBD" w:rsidDel="00790DBC">
          <w:t xml:space="preserve"> </w:t>
        </w:r>
        <w:r w:rsidR="007D2DF4" w:rsidDel="00790DBC">
          <w:t>QoL scores w</w:t>
        </w:r>
        <w:r w:rsidR="00F323B8" w:rsidDel="00790DBC">
          <w:t>ere</w:t>
        </w:r>
        <w:r w:rsidR="56835970" w:rsidRPr="5911DDBD" w:rsidDel="00790DBC">
          <w:t xml:space="preserve"> used in the model.</w:t>
        </w:r>
        <w:r w:rsidR="72DF894A" w:rsidRPr="5911DDBD" w:rsidDel="00790DBC">
          <w:t xml:space="preserve"> </w:t>
        </w:r>
      </w:moveFrom>
      <w:moveFromRangeEnd w:id="105"/>
    </w:p>
    <w:p w14:paraId="4D072140" w14:textId="749C5F63" w:rsidR="72DF894A" w:rsidRDefault="72DF894A" w:rsidP="5911DDBD">
      <w:del w:id="107" w:author="J.J. van Busschbach" w:date="2020-05-26T10:35:00Z">
        <w:r w:rsidRPr="5911DDBD" w:rsidDel="00790DBC">
          <w:delText>We</w:delText>
        </w:r>
      </w:del>
      <w:del w:id="108" w:author="J.J. van Busschbach" w:date="2020-05-26T10:33:00Z">
        <w:r w:rsidRPr="5911DDBD" w:rsidDel="00790DBC">
          <w:delText xml:space="preserve"> estimated eight health states</w:delText>
        </w:r>
        <w:r w:rsidR="00100057" w:rsidDel="00790DBC">
          <w:delText xml:space="preserve"> (three procedures)</w:delText>
        </w:r>
        <w:r w:rsidRPr="5911DDBD" w:rsidDel="00790DBC">
          <w:delText xml:space="preserve"> twice in two separate sessions</w:delText>
        </w:r>
      </w:del>
      <w:del w:id="109" w:author="J.J. van Busschbach" w:date="2020-05-26T10:35:00Z">
        <w:r w:rsidRPr="5911DDBD" w:rsidDel="00790DBC">
          <w:delText>. The results were compared using two-sided t-tests</w:delText>
        </w:r>
      </w:del>
      <w:r w:rsidRPr="5911DDBD">
        <w:t>.</w:t>
      </w:r>
      <w:r w:rsidR="1BAABA34" w:rsidRPr="5911DDBD">
        <w:t xml:space="preserve"> </w:t>
      </w:r>
      <w:moveFromRangeStart w:id="110" w:author="J.J. van Busschbach" w:date="2020-05-26T10:35:00Z" w:name="move41381739"/>
      <w:moveFrom w:id="111" w:author="J.J. van Busschbach" w:date="2020-05-26T10:35:00Z">
        <w:r w:rsidR="1BAABA34" w:rsidRPr="5911DDBD" w:rsidDel="00790DBC">
          <w:t>The estimate</w:t>
        </w:r>
        <w:r w:rsidR="00100057" w:rsidDel="00790DBC">
          <w:t>s</w:t>
        </w:r>
        <w:r w:rsidR="1BAABA34" w:rsidRPr="5911DDBD" w:rsidDel="00790DBC">
          <w:t xml:space="preserve"> of the first session </w:t>
        </w:r>
        <w:r w:rsidR="00100057" w:rsidDel="00790DBC">
          <w:t>were</w:t>
        </w:r>
        <w:r w:rsidR="1BAABA34" w:rsidRPr="5911DDBD" w:rsidDel="00790DBC">
          <w:t xml:space="preserve"> used.</w:t>
        </w:r>
      </w:moveFrom>
      <w:moveFromRangeEnd w:id="110"/>
    </w:p>
    <w:p w14:paraId="6F4E0A1F" w14:textId="600A6724" w:rsidR="5E83DCF0" w:rsidRDefault="5E83DCF0" w:rsidP="04F59E2C">
      <w:pPr>
        <w:rPr>
          <w:rFonts w:ascii="Arial" w:eastAsia="Arial" w:hAnsi="Arial" w:cs="Arial"/>
          <w:color w:val="FF0000"/>
          <w:sz w:val="19"/>
          <w:szCs w:val="19"/>
        </w:rPr>
      </w:pPr>
      <w:commentRangeStart w:id="112"/>
      <w:r w:rsidRPr="04F59E2C">
        <w:rPr>
          <w:rFonts w:ascii="Arial" w:eastAsia="Arial" w:hAnsi="Arial" w:cs="Arial"/>
          <w:color w:val="FF0000"/>
          <w:sz w:val="19"/>
          <w:szCs w:val="19"/>
        </w:rPr>
        <w:t xml:space="preserve">Do we need details, like done 2 </w:t>
      </w:r>
      <w:r w:rsidR="533C0DBA" w:rsidRPr="04F59E2C">
        <w:rPr>
          <w:rFonts w:ascii="Arial" w:eastAsia="Arial" w:hAnsi="Arial" w:cs="Arial"/>
          <w:color w:val="FF0000"/>
          <w:sz w:val="19"/>
          <w:szCs w:val="19"/>
        </w:rPr>
        <w:t xml:space="preserve">evening? </w:t>
      </w:r>
      <w:commentRangeEnd w:id="112"/>
      <w:r w:rsidR="006C5B68">
        <w:rPr>
          <w:rStyle w:val="CommentReference"/>
        </w:rPr>
        <w:commentReference w:id="112"/>
      </w:r>
      <w:r w:rsidR="533C0DBA" w:rsidRPr="04F59E2C">
        <w:rPr>
          <w:rFonts w:ascii="Arial" w:eastAsia="Arial" w:hAnsi="Arial" w:cs="Arial"/>
          <w:color w:val="FF0000"/>
          <w:sz w:val="19"/>
          <w:szCs w:val="19"/>
        </w:rPr>
        <w:t xml:space="preserve">And data handling of the results? </w:t>
      </w:r>
    </w:p>
    <w:p w14:paraId="3D058850" w14:textId="6B4D4DF4" w:rsidR="0E032422" w:rsidRDefault="0E032422" w:rsidP="04F59E2C">
      <w:pPr>
        <w:rPr>
          <w:rFonts w:ascii="Arial" w:eastAsia="Arial" w:hAnsi="Arial" w:cs="Arial"/>
          <w:sz w:val="19"/>
          <w:szCs w:val="19"/>
          <w:highlight w:val="yellow"/>
        </w:rPr>
      </w:pPr>
      <w:r w:rsidRPr="04F59E2C">
        <w:rPr>
          <w:rFonts w:ascii="Arial" w:eastAsia="Arial" w:hAnsi="Arial" w:cs="Arial"/>
          <w:sz w:val="19"/>
          <w:szCs w:val="19"/>
          <w:highlight w:val="yellow"/>
        </w:rPr>
        <w:t>@Jan v B?</w:t>
      </w:r>
      <w:r w:rsidR="0B8BA1D6" w:rsidRPr="04F59E2C">
        <w:rPr>
          <w:rFonts w:ascii="Arial" w:eastAsia="Arial" w:hAnsi="Arial" w:cs="Arial"/>
          <w:sz w:val="19"/>
          <w:szCs w:val="19"/>
          <w:highlight w:val="yellow"/>
        </w:rPr>
        <w:t xml:space="preserve"> Could you please check/help improving this paragraph and</w:t>
      </w:r>
      <w:r w:rsidR="007D2DF4">
        <w:rPr>
          <w:rFonts w:ascii="Arial" w:eastAsia="Arial" w:hAnsi="Arial" w:cs="Arial"/>
          <w:sz w:val="19"/>
          <w:szCs w:val="19"/>
          <w:highlight w:val="yellow"/>
        </w:rPr>
        <w:t xml:space="preserve"> what need to be included in the a</w:t>
      </w:r>
      <w:r w:rsidR="0B8BA1D6" w:rsidRPr="04F59E2C">
        <w:rPr>
          <w:rFonts w:ascii="Arial" w:eastAsia="Arial" w:hAnsi="Arial" w:cs="Arial"/>
          <w:sz w:val="19"/>
          <w:szCs w:val="19"/>
          <w:highlight w:val="yellow"/>
        </w:rPr>
        <w:t xml:space="preserve">ppendix? </w:t>
      </w:r>
    </w:p>
    <w:p w14:paraId="638EF59B" w14:textId="052A4330" w:rsidR="363711B5" w:rsidRDefault="363711B5" w:rsidP="04F59E2C">
      <w:r w:rsidRPr="04F59E2C">
        <w:t xml:space="preserve">Similar to the parameter for survival, we also included a </w:t>
      </w:r>
      <w:r w:rsidR="0ACA24A8" w:rsidRPr="04F59E2C">
        <w:t xml:space="preserve">parameter for the </w:t>
      </w:r>
      <w:r w:rsidR="123C2E08" w:rsidRPr="04F59E2C">
        <w:t xml:space="preserve">time until no effect of treatment </w:t>
      </w:r>
      <w:r w:rsidR="07F75B4C" w:rsidRPr="04F59E2C">
        <w:t xml:space="preserve">can be expected </w:t>
      </w:r>
      <w:r w:rsidR="123C2E08" w:rsidRPr="04F59E2C">
        <w:t xml:space="preserve">on </w:t>
      </w:r>
      <w:r w:rsidR="5122E78B" w:rsidRPr="04F59E2C">
        <w:t>QoL</w:t>
      </w:r>
      <w:r w:rsidR="092F464D" w:rsidRPr="04F59E2C">
        <w:t>. When the delay in surgery is higher than t</w:t>
      </w:r>
      <w:r w:rsidR="0E38ECB7" w:rsidRPr="04F59E2C">
        <w:t xml:space="preserve">he time indicated by this </w:t>
      </w:r>
      <w:r w:rsidR="092F464D" w:rsidRPr="04F59E2C">
        <w:t>parameter, the utility of the postoperative state will be equal to the utility of the preoperative state.</w:t>
      </w:r>
    </w:p>
    <w:p w14:paraId="2DACA0A9" w14:textId="2D0D5DD5" w:rsidR="7F807001" w:rsidRDefault="7F807001" w:rsidP="39A4890C">
      <w:pPr>
        <w:pStyle w:val="Heading3"/>
        <w:rPr>
          <w:lang w:val="en-US"/>
        </w:rPr>
      </w:pPr>
      <w:r w:rsidRPr="04F59E2C">
        <w:rPr>
          <w:lang w:val="en-US"/>
        </w:rPr>
        <w:t>A</w:t>
      </w:r>
      <w:r w:rsidR="438F5BE1" w:rsidRPr="04F59E2C">
        <w:rPr>
          <w:lang w:val="en-US"/>
        </w:rPr>
        <w:t>nalysis</w:t>
      </w:r>
    </w:p>
    <w:p w14:paraId="1B1CCF99" w14:textId="1724F3CD" w:rsidR="67AA1DAD" w:rsidRDefault="78792C13" w:rsidP="39A4890C">
      <w:r w:rsidRPr="636709EE">
        <w:t xml:space="preserve">Parameter uncertainty was </w:t>
      </w:r>
      <w:r w:rsidR="06C1E4D4" w:rsidRPr="636709EE">
        <w:t>incorporated</w:t>
      </w:r>
      <w:r w:rsidRPr="636709EE">
        <w:t xml:space="preserve"> using</w:t>
      </w:r>
      <w:r w:rsidR="69B44229" w:rsidRPr="636709EE">
        <w:t xml:space="preserve"> a probabilistic sensitivity analysis</w:t>
      </w:r>
      <w:r w:rsidR="2DE29F2E" w:rsidRPr="636709EE">
        <w:t>. I</w:t>
      </w:r>
      <w:r w:rsidR="69B44229" w:rsidRPr="636709EE">
        <w:t>nstead of</w:t>
      </w:r>
      <w:r w:rsidR="3823885E" w:rsidRPr="636709EE">
        <w:t xml:space="preserve"> simulating </w:t>
      </w:r>
      <w:r w:rsidR="7C717B05" w:rsidRPr="636709EE">
        <w:t xml:space="preserve">all </w:t>
      </w:r>
      <w:r w:rsidR="4C0351CA" w:rsidRPr="636709EE">
        <w:t>scenarios</w:t>
      </w:r>
      <w:r w:rsidR="7C717B05" w:rsidRPr="636709EE">
        <w:t xml:space="preserve"> </w:t>
      </w:r>
      <w:r w:rsidR="3823885E" w:rsidRPr="636709EE">
        <w:t>with</w:t>
      </w:r>
      <w:r w:rsidR="69B44229" w:rsidRPr="636709EE">
        <w:t xml:space="preserve"> </w:t>
      </w:r>
      <w:r w:rsidR="09D611F5" w:rsidRPr="636709EE">
        <w:t xml:space="preserve">one estimate per parameter, </w:t>
      </w:r>
      <w:r w:rsidR="6F63D187" w:rsidRPr="636709EE">
        <w:t xml:space="preserve">we simulated all scenarios with </w:t>
      </w:r>
      <w:r w:rsidR="3BBF3381" w:rsidRPr="636709EE">
        <w:t>100 parameter sets</w:t>
      </w:r>
      <w:r w:rsidR="1F6BFBAC" w:rsidRPr="636709EE">
        <w:t xml:space="preserve">. These parameters sets </w:t>
      </w:r>
      <w:r w:rsidR="19D915F2" w:rsidRPr="636709EE">
        <w:t xml:space="preserve">were </w:t>
      </w:r>
      <w:r w:rsidR="39A09F5B" w:rsidRPr="636709EE">
        <w:t>drawn from</w:t>
      </w:r>
      <w:r w:rsidR="09D611F5" w:rsidRPr="636709EE">
        <w:t xml:space="preserve"> </w:t>
      </w:r>
      <w:r w:rsidR="7202EC1C" w:rsidRPr="636709EE">
        <w:t xml:space="preserve">the distribution of </w:t>
      </w:r>
      <w:r w:rsidR="13B733C6" w:rsidRPr="636709EE">
        <w:t xml:space="preserve">each </w:t>
      </w:r>
      <w:r w:rsidR="2ECABE27" w:rsidRPr="636709EE">
        <w:t>parameter</w:t>
      </w:r>
      <w:r w:rsidR="5D6F8953" w:rsidRPr="636709EE">
        <w:t xml:space="preserve"> described by the 95% </w:t>
      </w:r>
      <w:r w:rsidR="02B3637D" w:rsidRPr="636709EE">
        <w:t>c</w:t>
      </w:r>
      <w:r w:rsidR="5D6F8953" w:rsidRPr="636709EE">
        <w:t>onfidence interval</w:t>
      </w:r>
      <w:r w:rsidR="4CF2958E" w:rsidRPr="636709EE">
        <w:t>.</w:t>
      </w:r>
      <w:r w:rsidR="6790F66C" w:rsidRPr="636709EE">
        <w:t xml:space="preserve"> </w:t>
      </w:r>
      <w:r w:rsidR="2EB64012" w:rsidRPr="636709EE">
        <w:t>We assumed triangle distributions for the survival probabilities, the time</w:t>
      </w:r>
      <w:r w:rsidR="00063929">
        <w:t xml:space="preserve"> </w:t>
      </w:r>
      <w:r w:rsidR="2EB64012" w:rsidRPr="636709EE">
        <w:t>to</w:t>
      </w:r>
      <w:r w:rsidR="00063929">
        <w:t xml:space="preserve"> </w:t>
      </w:r>
      <w:r w:rsidR="2EB64012" w:rsidRPr="636709EE">
        <w:t>no</w:t>
      </w:r>
      <w:r w:rsidR="00063929">
        <w:t xml:space="preserve"> </w:t>
      </w:r>
      <w:r w:rsidR="2EB64012" w:rsidRPr="636709EE">
        <w:t>effect</w:t>
      </w:r>
      <w:r w:rsidR="00063929">
        <w:t xml:space="preserve"> </w:t>
      </w:r>
      <w:r w:rsidR="2EB64012" w:rsidRPr="636709EE">
        <w:t>on</w:t>
      </w:r>
      <w:r w:rsidR="00063929">
        <w:t xml:space="preserve"> </w:t>
      </w:r>
      <w:r w:rsidR="2EB64012" w:rsidRPr="636709EE">
        <w:t xml:space="preserve">survival or </w:t>
      </w:r>
      <w:r w:rsidR="343D67DD" w:rsidRPr="636709EE">
        <w:t>QoL</w:t>
      </w:r>
      <w:r w:rsidR="2EB64012" w:rsidRPr="636709EE">
        <w:t xml:space="preserve">, and utilities; we assumed lognormal distributions for </w:t>
      </w:r>
      <w:r w:rsidR="3C34CAB7" w:rsidRPr="636709EE">
        <w:t xml:space="preserve">relative </w:t>
      </w:r>
      <w:r w:rsidR="2EB64012" w:rsidRPr="636709EE">
        <w:t>treatment effect</w:t>
      </w:r>
      <w:r w:rsidR="3B10F7E0" w:rsidRPr="636709EE">
        <w:t>s</w:t>
      </w:r>
      <w:r w:rsidR="00E3229F">
        <w:t xml:space="preserve">; </w:t>
      </w:r>
      <w:r w:rsidR="2ED56EED" w:rsidRPr="636709EE">
        <w:t xml:space="preserve">and </w:t>
      </w:r>
      <w:r w:rsidR="00E3229F">
        <w:t xml:space="preserve">we assumed </w:t>
      </w:r>
      <w:r w:rsidR="2ED56EED" w:rsidRPr="636709EE">
        <w:t>normal distributions for age.</w:t>
      </w:r>
      <w:r w:rsidR="70654D95" w:rsidRPr="636709EE">
        <w:rPr>
          <w:color w:val="FF0000"/>
        </w:rPr>
        <w:t xml:space="preserve"> </w:t>
      </w:r>
      <w:r w:rsidR="1B1C308A" w:rsidRPr="636709EE">
        <w:t xml:space="preserve">This procedure results in 100 </w:t>
      </w:r>
      <w:r w:rsidR="3F479B69" w:rsidRPr="636709EE">
        <w:t xml:space="preserve">model </w:t>
      </w:r>
      <w:r w:rsidR="1B1C308A" w:rsidRPr="636709EE">
        <w:t xml:space="preserve">estimates </w:t>
      </w:r>
      <w:r w:rsidR="542284EB" w:rsidRPr="636709EE">
        <w:t>per</w:t>
      </w:r>
      <w:r w:rsidR="1B1C308A" w:rsidRPr="636709EE">
        <w:t xml:space="preserve"> scenario. </w:t>
      </w:r>
      <w:r w:rsidR="70654D95" w:rsidRPr="636709EE">
        <w:t xml:space="preserve">The </w:t>
      </w:r>
      <w:r w:rsidR="320380A0" w:rsidRPr="636709EE">
        <w:t>50</w:t>
      </w:r>
      <w:r w:rsidR="00466DB7" w:rsidRPr="00466DB7">
        <w:rPr>
          <w:vertAlign w:val="superscript"/>
        </w:rPr>
        <w:t>th</w:t>
      </w:r>
      <w:r w:rsidR="320380A0" w:rsidRPr="636709EE">
        <w:t xml:space="preserve">, </w:t>
      </w:r>
      <w:r w:rsidR="70654D95" w:rsidRPr="636709EE">
        <w:t>2.5</w:t>
      </w:r>
      <w:r w:rsidR="70654D95" w:rsidRPr="00466DB7">
        <w:rPr>
          <w:vertAlign w:val="superscript"/>
        </w:rPr>
        <w:t>th</w:t>
      </w:r>
      <w:r w:rsidR="00466DB7">
        <w:t xml:space="preserve">, </w:t>
      </w:r>
      <w:r w:rsidR="70654D95" w:rsidRPr="636709EE">
        <w:t>and 97.5</w:t>
      </w:r>
      <w:r w:rsidR="70654D95" w:rsidRPr="00466DB7">
        <w:rPr>
          <w:vertAlign w:val="superscript"/>
        </w:rPr>
        <w:t>th</w:t>
      </w:r>
      <w:r w:rsidR="70654D95" w:rsidRPr="636709EE">
        <w:t xml:space="preserve"> percentile of </w:t>
      </w:r>
      <w:r w:rsidR="0119C086" w:rsidRPr="636709EE">
        <w:t>these</w:t>
      </w:r>
      <w:r w:rsidR="70654D95" w:rsidRPr="636709EE">
        <w:t xml:space="preserve"> estimates </w:t>
      </w:r>
      <w:r w:rsidR="725D7A92" w:rsidRPr="636709EE">
        <w:t xml:space="preserve">were </w:t>
      </w:r>
      <w:r w:rsidR="05062B3C" w:rsidRPr="636709EE">
        <w:t>calculated</w:t>
      </w:r>
      <w:r w:rsidR="5380DE0A" w:rsidRPr="636709EE">
        <w:t>, which</w:t>
      </w:r>
      <w:r w:rsidR="05062B3C" w:rsidRPr="636709EE">
        <w:t xml:space="preserve"> correspond to the </w:t>
      </w:r>
      <w:r w:rsidR="70654D95" w:rsidRPr="636709EE">
        <w:t xml:space="preserve">main estimate </w:t>
      </w:r>
      <w:r w:rsidR="00784C81">
        <w:t>a</w:t>
      </w:r>
      <w:r w:rsidR="70654D95" w:rsidRPr="636709EE">
        <w:t xml:space="preserve">nd </w:t>
      </w:r>
      <w:r w:rsidR="00784C81">
        <w:t xml:space="preserve">the lower and upper limit of the </w:t>
      </w:r>
      <w:r w:rsidR="70654D95" w:rsidRPr="636709EE">
        <w:t>95% confidence interval</w:t>
      </w:r>
      <w:r w:rsidR="3FEA6400" w:rsidRPr="636709EE">
        <w:t>, respectively</w:t>
      </w:r>
      <w:r w:rsidR="70654D95" w:rsidRPr="636709EE">
        <w:t>.</w:t>
      </w:r>
    </w:p>
    <w:p w14:paraId="516CEBF8" w14:textId="77777777" w:rsidR="00194496" w:rsidRDefault="58D0837F" w:rsidP="636709EE">
      <w:r w:rsidRPr="636709EE">
        <w:t xml:space="preserve">To calculate </w:t>
      </w:r>
      <w:r w:rsidR="5F889E78" w:rsidRPr="636709EE">
        <w:t xml:space="preserve">QALY loss </w:t>
      </w:r>
      <w:r w:rsidR="00194496">
        <w:t>due to delay</w:t>
      </w:r>
      <w:r w:rsidR="5F889E78" w:rsidRPr="636709EE">
        <w:t xml:space="preserve">, </w:t>
      </w:r>
      <w:r w:rsidR="044D8439" w:rsidRPr="636709EE">
        <w:t>we subtracted the QALYs associated with delaying surgery</w:t>
      </w:r>
      <w:r w:rsidR="00194496">
        <w:t xml:space="preserve"> for</w:t>
      </w:r>
      <w:r w:rsidR="044D8439" w:rsidRPr="636709EE">
        <w:t xml:space="preserve"> 52 weeks from the QALYs associated with delaying the surgery for 2 weeks. </w:t>
      </w:r>
      <w:r w:rsidR="00194496">
        <w:t xml:space="preserve">This gives the </w:t>
      </w:r>
      <w:r w:rsidR="0E073991" w:rsidRPr="636709EE">
        <w:t>QALY loss per 50 weeks, w</w:t>
      </w:r>
      <w:r w:rsidR="00194496">
        <w:t xml:space="preserve">hich we </w:t>
      </w:r>
      <w:r w:rsidR="0E073991" w:rsidRPr="636709EE">
        <w:t>converted it to QALY loss per month.</w:t>
      </w:r>
      <w:r w:rsidR="00194496">
        <w:t xml:space="preserve"> </w:t>
      </w:r>
    </w:p>
    <w:p w14:paraId="49F2B852" w14:textId="0A82A7D2" w:rsidR="64E36724" w:rsidRDefault="00B0055D" w:rsidP="636709EE">
      <w:r>
        <w:t>Finally, t</w:t>
      </w:r>
      <w:r w:rsidR="64E36724" w:rsidRPr="636709EE">
        <w:t>he model results were visually compared to the capacity requirements, obtained from the electronic patient regis</w:t>
      </w:r>
      <w:r w:rsidR="3CC54208" w:rsidRPr="636709EE">
        <w:t>t</w:t>
      </w:r>
      <w:r w:rsidR="64E36724" w:rsidRPr="636709EE">
        <w:t>ry.</w:t>
      </w:r>
    </w:p>
    <w:p w14:paraId="2FD80C2A" w14:textId="5D4572B6" w:rsidR="6C6FBC03" w:rsidRDefault="6C6FBC03" w:rsidP="39A4890C">
      <w:pPr>
        <w:pStyle w:val="Heading3"/>
        <w:rPr>
          <w:lang w:val="en-US"/>
        </w:rPr>
      </w:pPr>
      <w:r w:rsidRPr="39A4890C">
        <w:rPr>
          <w:lang w:val="en-US"/>
        </w:rPr>
        <w:t>Assumptions</w:t>
      </w:r>
    </w:p>
    <w:p w14:paraId="5FB30131" w14:textId="2BEEFA82" w:rsidR="68AE23EC" w:rsidRDefault="68AE23EC" w:rsidP="39A4890C">
      <w:r w:rsidRPr="39A4890C">
        <w:t xml:space="preserve">Above, we have described the design of the model. This design translates to the following </w:t>
      </w:r>
      <w:r w:rsidR="44739946" w:rsidRPr="39A4890C">
        <w:t xml:space="preserve">core </w:t>
      </w:r>
      <w:r w:rsidRPr="39A4890C">
        <w:t>assumptions:</w:t>
      </w:r>
    </w:p>
    <w:p w14:paraId="61185D19" w14:textId="252E9CEC"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r w:rsidR="006C5B68">
        <w:rPr>
          <w:lang w:val="en-US"/>
        </w:rPr>
        <w:t xml:space="preserve"> temporarily</w:t>
      </w:r>
      <w:r w:rsidR="7A75BA86" w:rsidRPr="04F59E2C">
        <w:rPr>
          <w:lang w:val="en-US"/>
        </w:rPr>
        <w:t xml:space="preserve">. </w:t>
      </w:r>
    </w:p>
    <w:p w14:paraId="394151F9" w14:textId="0119193B" w:rsidR="7A5A4521" w:rsidRDefault="69024569" w:rsidP="04F59E2C">
      <w:pPr>
        <w:pStyle w:val="ListParagraph"/>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r w:rsidRPr="04F59E2C">
        <w:t xml:space="preserve">The output of the model should therefore be interpreted as the maximum health gain associated by performing the </w:t>
      </w:r>
      <w:r w:rsidR="539E41C1" w:rsidRPr="04F59E2C">
        <w:t>procedure successfully for an average patient, in an</w:t>
      </w:r>
      <w:r w:rsidR="7CE38D43" w:rsidRPr="04F59E2C">
        <w:t xml:space="preserve"> OR-setting not complicated by COVID-19. As for the QALY loss per </w:t>
      </w:r>
      <w:r w:rsidR="75743067" w:rsidRPr="04F59E2C">
        <w:t>month</w:t>
      </w:r>
      <w:r w:rsidR="7CE38D43" w:rsidRPr="04F59E2C">
        <w:t xml:space="preserve">, </w:t>
      </w:r>
      <w:r w:rsidR="109FB951" w:rsidRPr="04F59E2C">
        <w:t xml:space="preserve">we assume that complications and harm at </w:t>
      </w:r>
      <w:r w:rsidR="19E26B68" w:rsidRPr="04F59E2C">
        <w:t>various delays are equal and</w:t>
      </w:r>
      <w:r w:rsidR="68CED794" w:rsidRPr="04F59E2C">
        <w:t xml:space="preserve"> </w:t>
      </w:r>
      <w:r w:rsidR="43A50C7C" w:rsidRPr="04F59E2C">
        <w:t>cancel each other out.</w:t>
      </w:r>
      <w:r w:rsidR="19E26B68" w:rsidRPr="04F59E2C">
        <w:t xml:space="preserve"> </w:t>
      </w:r>
      <w:r w:rsidR="1E1A9F67" w:rsidRPr="04F59E2C">
        <w:t>T</w:t>
      </w:r>
      <w:r w:rsidR="19E26B68" w:rsidRPr="04F59E2C">
        <w:t xml:space="preserve">herefore, this measure </w:t>
      </w:r>
      <w:r w:rsidR="2B749400" w:rsidRPr="04F59E2C">
        <w:t xml:space="preserve">of urgency </w:t>
      </w:r>
      <w:r w:rsidR="19E26B68" w:rsidRPr="04F59E2C">
        <w:t xml:space="preserve">can be compared across treatments with </w:t>
      </w:r>
      <w:r w:rsidR="01A69722" w:rsidRPr="04F59E2C">
        <w:t xml:space="preserve">varying </w:t>
      </w:r>
      <w:r w:rsidR="50E535F9" w:rsidRPr="04F59E2C">
        <w:t xml:space="preserve">associated </w:t>
      </w:r>
      <w:r w:rsidR="19E26B68" w:rsidRPr="04F59E2C">
        <w:t>harm.</w:t>
      </w:r>
    </w:p>
    <w:p w14:paraId="7B577325" w14:textId="77777777" w:rsidR="438F5BE1" w:rsidRDefault="438F5BE1" w:rsidP="39A4890C">
      <w:pPr>
        <w:pStyle w:val="Heading2"/>
        <w:rPr>
          <w:lang w:val="en-US"/>
        </w:rPr>
      </w:pPr>
      <w:r w:rsidRPr="39A4890C">
        <w:rPr>
          <w:lang w:val="en-US"/>
        </w:rPr>
        <w:t>Results</w:t>
      </w:r>
    </w:p>
    <w:p w14:paraId="46292CAD" w14:textId="483ADFDE" w:rsidR="3F769E82" w:rsidRDefault="1B599225" w:rsidP="39A4890C">
      <w:pPr>
        <w:spacing w:before="40"/>
      </w:pPr>
      <w:r w:rsidRPr="04F59E2C">
        <w:t>Full i</w:t>
      </w:r>
      <w:r w:rsidR="688D3A1C" w:rsidRPr="04F59E2C">
        <w:t>nput data was found for 34/61</w:t>
      </w:r>
      <w:r w:rsidR="0647D86A" w:rsidRPr="04F59E2C">
        <w:t xml:space="preserve"> (56%)</w:t>
      </w:r>
      <w:r w:rsidR="688D3A1C" w:rsidRPr="04F59E2C">
        <w:t xml:space="preserve"> selected procedures. These 34 evaluated procedures comprised of 4</w:t>
      </w:r>
      <w:r w:rsidR="001E60E4">
        <w:t>7</w:t>
      </w:r>
      <w:r w:rsidR="688D3A1C" w:rsidRPr="04F59E2C">
        <w:t xml:space="preserve">% of the total semi-elective </w:t>
      </w:r>
      <w:r w:rsidR="3B17E700" w:rsidRPr="04F59E2C">
        <w:t>program</w:t>
      </w:r>
      <w:r w:rsidR="688D3A1C" w:rsidRPr="04F59E2C">
        <w:t xml:space="preserve"> in our hospital</w:t>
      </w:r>
      <w:r w:rsidR="2DB1A235" w:rsidRPr="04F59E2C">
        <w:t xml:space="preserve">. </w:t>
      </w:r>
      <w:r w:rsidR="64932EB7" w:rsidRPr="04F59E2C">
        <w:t xml:space="preserve">We evaluated 8 </w:t>
      </w:r>
      <w:r w:rsidR="44BD89F3" w:rsidRPr="04F59E2C">
        <w:t xml:space="preserve">(24%) </w:t>
      </w:r>
      <w:r w:rsidR="64932EB7" w:rsidRPr="04F59E2C">
        <w:t xml:space="preserve">cardiothoracic procedures, 19 </w:t>
      </w:r>
      <w:r w:rsidR="1DAA502A" w:rsidRPr="04F59E2C">
        <w:t xml:space="preserve">(56%) </w:t>
      </w:r>
      <w:r w:rsidR="64932EB7" w:rsidRPr="04F59E2C">
        <w:t xml:space="preserve">oncological procedures, </w:t>
      </w:r>
      <w:r w:rsidR="09C9D088" w:rsidRPr="04F59E2C">
        <w:t>2</w:t>
      </w:r>
      <w:r w:rsidR="1D493AAB" w:rsidRPr="04F59E2C">
        <w:t xml:space="preserve"> (</w:t>
      </w:r>
      <w:r w:rsidR="70D9CC8E" w:rsidRPr="04F59E2C">
        <w:t>6</w:t>
      </w:r>
      <w:r w:rsidR="1D493AAB" w:rsidRPr="04F59E2C">
        <w:t>%)</w:t>
      </w:r>
      <w:r w:rsidR="64932EB7" w:rsidRPr="04F59E2C">
        <w:t xml:space="preserve"> transplantation</w:t>
      </w:r>
      <w:r w:rsidR="2E4BDB5C" w:rsidRPr="04F59E2C">
        <w:t>s</w:t>
      </w:r>
      <w:r w:rsidR="00B5450E">
        <w:t xml:space="preserve"> (liver and living donor kidney)</w:t>
      </w:r>
      <w:r w:rsidR="64932EB7" w:rsidRPr="04F59E2C">
        <w:t xml:space="preserve">, 4 </w:t>
      </w:r>
      <w:r w:rsidR="4FA89AC9" w:rsidRPr="04F59E2C">
        <w:t>(1</w:t>
      </w:r>
      <w:r w:rsidR="12187AE0" w:rsidRPr="04F59E2C">
        <w:t>1</w:t>
      </w:r>
      <w:r w:rsidR="4FA89AC9" w:rsidRPr="04F59E2C">
        <w:t xml:space="preserve">%) </w:t>
      </w:r>
      <w:r w:rsidR="64932EB7" w:rsidRPr="04F59E2C">
        <w:t>vascular procedures</w:t>
      </w:r>
      <w:r w:rsidR="4711D338" w:rsidRPr="04F59E2C">
        <w:t>, and 1 (3%) other type of procedure</w:t>
      </w:r>
      <w:r w:rsidR="64932EB7" w:rsidRPr="04F59E2C">
        <w:t>.</w:t>
      </w:r>
    </w:p>
    <w:p w14:paraId="74F0FDD3" w14:textId="139E9750" w:rsidR="2FD08920" w:rsidRDefault="2FD08920" w:rsidP="39A4890C">
      <w:pPr>
        <w:spacing w:before="40"/>
      </w:pPr>
    </w:p>
    <w:p w14:paraId="1468E243" w14:textId="0BDD4BDF" w:rsidR="63FEF3B7" w:rsidRDefault="68F2AC5B" w:rsidP="636709EE">
      <w:r w:rsidRPr="5911DDBD">
        <w:t>F</w:t>
      </w:r>
      <w:r w:rsidR="63FEF3B7" w:rsidRPr="5911DDBD">
        <w:t>or 21</w:t>
      </w:r>
      <w:r w:rsidR="3F819407" w:rsidRPr="5911DDBD">
        <w:t>/34</w:t>
      </w:r>
      <w:r w:rsidR="4361FC5F" w:rsidRPr="5911DDBD">
        <w:t xml:space="preserve"> </w:t>
      </w:r>
      <w:r w:rsidR="486FAEA7" w:rsidRPr="5911DDBD">
        <w:t xml:space="preserve">(62%) </w:t>
      </w:r>
      <w:r w:rsidR="25CA6F9A" w:rsidRPr="5911DDBD">
        <w:t xml:space="preserve">procedures, </w:t>
      </w:r>
      <w:r w:rsidR="486FAEA7" w:rsidRPr="5911DDBD">
        <w:t xml:space="preserve">the treatment effect was used to calculate the survival without treatment from the survival with treatment. </w:t>
      </w:r>
      <w:r w:rsidR="31681DEE" w:rsidRPr="5911DDBD">
        <w:t xml:space="preserve">For 20 (59%) procedures, the utility </w:t>
      </w:r>
      <w:r w:rsidR="6D2EF18B" w:rsidRPr="5911DDBD">
        <w:t xml:space="preserve">of the pre- and postoperative health state </w:t>
      </w:r>
      <w:r w:rsidR="31681DEE" w:rsidRPr="5911DDBD">
        <w:t xml:space="preserve">was estimated by the expert </w:t>
      </w:r>
      <w:r w:rsidR="1509B580" w:rsidRPr="5911DDBD">
        <w:t>panel.</w:t>
      </w:r>
      <w:r w:rsidR="42ACAC33" w:rsidRPr="5911DDBD">
        <w:t xml:space="preserve"> </w:t>
      </w:r>
      <w:r w:rsidR="32F29B32" w:rsidRPr="5911DDBD">
        <w:t xml:space="preserve">Out of the </w:t>
      </w:r>
      <w:r w:rsidR="1B10E44C" w:rsidRPr="5911DDBD">
        <w:t>eight</w:t>
      </w:r>
      <w:r w:rsidR="28A4FF67" w:rsidRPr="5911DDBD">
        <w:t xml:space="preserve"> health states</w:t>
      </w:r>
      <w:r w:rsidR="509F9ABE" w:rsidRPr="5911DDBD">
        <w:t xml:space="preserve"> (of three procedures)</w:t>
      </w:r>
      <w:r w:rsidR="28A4FF67" w:rsidRPr="5911DDBD">
        <w:t xml:space="preserve"> </w:t>
      </w:r>
      <w:r w:rsidR="687263BC" w:rsidRPr="5911DDBD">
        <w:t xml:space="preserve">that were </w:t>
      </w:r>
      <w:r w:rsidR="42ACAC33" w:rsidRPr="5911DDBD">
        <w:t xml:space="preserve">estimated </w:t>
      </w:r>
      <w:r w:rsidR="522F85C3" w:rsidRPr="5911DDBD">
        <w:t>twice</w:t>
      </w:r>
      <w:r w:rsidR="004B240F">
        <w:t xml:space="preserve"> by the panel</w:t>
      </w:r>
      <w:r w:rsidR="6F6DD304" w:rsidRPr="5911DDBD">
        <w:t xml:space="preserve">, </w:t>
      </w:r>
      <w:r w:rsidR="40DFED69" w:rsidRPr="5911DDBD">
        <w:t xml:space="preserve">six </w:t>
      </w:r>
      <w:r w:rsidR="42ACAC33" w:rsidRPr="5911DDBD">
        <w:t xml:space="preserve">health states </w:t>
      </w:r>
      <w:r w:rsidR="3467AAA5" w:rsidRPr="5911DDBD">
        <w:t xml:space="preserve">did not </w:t>
      </w:r>
      <w:r w:rsidR="42ACAC33" w:rsidRPr="5911DDBD">
        <w:t xml:space="preserve">differ </w:t>
      </w:r>
      <w:r w:rsidR="42ACAC33" w:rsidRPr="5911DDBD">
        <w:lastRenderedPageBreak/>
        <w:t>significa</w:t>
      </w:r>
      <w:r w:rsidR="1F1E7613" w:rsidRPr="5911DDBD">
        <w:t>nt</w:t>
      </w:r>
      <w:r w:rsidR="42ACAC33" w:rsidRPr="5911DDBD">
        <w:t>ly between the two sessions (table 3 Appendix B).</w:t>
      </w:r>
      <w:r w:rsidR="1509B580" w:rsidRPr="5911DDBD">
        <w:t xml:space="preserve"> </w:t>
      </w:r>
      <w:r w:rsidR="0768857D" w:rsidRPr="5911DDBD">
        <w:t xml:space="preserve">The only procedure where a </w:t>
      </w:r>
      <w:r w:rsidR="004B240F">
        <w:t>“</w:t>
      </w:r>
      <w:r w:rsidR="0768857D" w:rsidRPr="5911DDBD">
        <w:t>time</w:t>
      </w:r>
      <w:r w:rsidR="004B240F">
        <w:t>-</w:t>
      </w:r>
      <w:r w:rsidR="0768857D" w:rsidRPr="5911DDBD">
        <w:t>to</w:t>
      </w:r>
      <w:r w:rsidR="004B240F">
        <w:t>-</w:t>
      </w:r>
      <w:r w:rsidR="0768857D" w:rsidRPr="5911DDBD">
        <w:t>no</w:t>
      </w:r>
      <w:r w:rsidR="004B240F">
        <w:t>-</w:t>
      </w:r>
      <w:r w:rsidR="0768857D" w:rsidRPr="5911DDBD">
        <w:t>effect</w:t>
      </w:r>
      <w:r w:rsidR="004B240F">
        <w:t>-</w:t>
      </w:r>
      <w:r w:rsidR="0768857D" w:rsidRPr="5911DDBD">
        <w:t>on</w:t>
      </w:r>
      <w:r w:rsidR="004B240F">
        <w:t>-QoL”</w:t>
      </w:r>
      <w:r w:rsidR="0768857D" w:rsidRPr="5911DDBD">
        <w:t xml:space="preserve"> was assumed was the </w:t>
      </w:r>
      <w:r w:rsidR="53CA5DF3" w:rsidRPr="5911DDBD">
        <w:t>endarterectomy</w:t>
      </w:r>
      <w:r w:rsidR="0768857D" w:rsidRPr="5911DDBD">
        <w:t xml:space="preserve"> for symptomatic carotid artery stenosis (</w:t>
      </w:r>
      <w:r w:rsidR="2957DA0B" w:rsidRPr="5911DDBD">
        <w:t>59 weeks, range: 32 – 94 weeks)</w:t>
      </w:r>
      <w:r w:rsidR="0768857D" w:rsidRPr="5911DDBD">
        <w:t>.</w:t>
      </w:r>
      <w:r w:rsidR="6DE8F0E5" w:rsidRPr="5911DDBD">
        <w:t xml:space="preserve"> </w:t>
      </w:r>
      <w:r w:rsidR="3EA85AB9" w:rsidRPr="5911DDBD">
        <w:t>For 16 (</w:t>
      </w:r>
      <w:r w:rsidR="67F61538" w:rsidRPr="5911DDBD">
        <w:t>47</w:t>
      </w:r>
      <w:r w:rsidR="3EA85AB9" w:rsidRPr="5911DDBD">
        <w:t xml:space="preserve">%) procedures, we assumed a </w:t>
      </w:r>
      <w:r w:rsidR="004B240F">
        <w:t>“</w:t>
      </w:r>
      <w:r w:rsidR="3EA85AB9" w:rsidRPr="5911DDBD">
        <w:t>time</w:t>
      </w:r>
      <w:r w:rsidR="004B240F">
        <w:t>-</w:t>
      </w:r>
      <w:r w:rsidR="3EA85AB9" w:rsidRPr="5911DDBD">
        <w:t>to</w:t>
      </w:r>
      <w:r w:rsidR="004B240F">
        <w:t>-</w:t>
      </w:r>
      <w:r w:rsidR="3EA85AB9" w:rsidRPr="5911DDBD">
        <w:t>no</w:t>
      </w:r>
      <w:r w:rsidR="004B240F">
        <w:t>-</w:t>
      </w:r>
      <w:r w:rsidR="3EA85AB9" w:rsidRPr="5911DDBD">
        <w:t>effect</w:t>
      </w:r>
      <w:r w:rsidR="004B240F">
        <w:t>-</w:t>
      </w:r>
      <w:r w:rsidR="3EA85AB9" w:rsidRPr="5911DDBD">
        <w:t>of</w:t>
      </w:r>
      <w:r w:rsidR="004B240F">
        <w:t>-</w:t>
      </w:r>
      <w:r w:rsidR="3EA85AB9" w:rsidRPr="5911DDBD">
        <w:t>treatment</w:t>
      </w:r>
      <w:r w:rsidR="004B240F">
        <w:t>-</w:t>
      </w:r>
      <w:r w:rsidR="3EA85AB9" w:rsidRPr="5911DDBD">
        <w:t>on</w:t>
      </w:r>
      <w:r w:rsidR="004B240F">
        <w:t>-</w:t>
      </w:r>
      <w:r w:rsidR="3EA85AB9" w:rsidRPr="5911DDBD">
        <w:t>survival</w:t>
      </w:r>
      <w:r w:rsidR="004B240F">
        <w:t>”</w:t>
      </w:r>
      <w:r w:rsidR="3EA85AB9" w:rsidRPr="5911DDBD">
        <w:t>.</w:t>
      </w:r>
      <w:r w:rsidR="35074900" w:rsidRPr="5911DDBD">
        <w:t xml:space="preserve"> All these procedures were </w:t>
      </w:r>
      <w:r w:rsidR="00E4132A">
        <w:t>oncological procedures</w:t>
      </w:r>
      <w:r w:rsidR="35074900" w:rsidRPr="5911DDBD">
        <w:t>.</w:t>
      </w:r>
      <w:r w:rsidR="3EA85AB9" w:rsidRPr="5911DDBD">
        <w:t xml:space="preserve"> Input parameters varied widely between procedures (</w:t>
      </w:r>
      <w:r w:rsidR="49DEC24F" w:rsidRPr="5911DDBD">
        <w:t>F</w:t>
      </w:r>
      <w:r w:rsidR="3EA85AB9" w:rsidRPr="5911DDBD">
        <w:t>igure 2).</w:t>
      </w:r>
      <w:r w:rsidR="7D2732D5" w:rsidRPr="5911DDBD">
        <w:t xml:space="preserve"> </w:t>
      </w:r>
    </w:p>
    <w:p w14:paraId="4CDC8569" w14:textId="49CC54CF" w:rsidR="0A1EFA4D" w:rsidRDefault="0A1EFA4D" w:rsidP="39A4890C">
      <w:r w:rsidRPr="04F59E2C">
        <w:t>The input parameters, their source</w:t>
      </w:r>
      <w:r w:rsidR="00007659">
        <w:fldChar w:fldCharType="begin" w:fldLock="1"/>
      </w:r>
      <w:r w:rsidR="00100057">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rPr>
        <w:instrText>∼</w:instrText>
      </w:r>
      <w:r w:rsidR="00100057">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rPr>
        <w:instrText>∼</w:instrText>
      </w:r>
      <w:r w:rsidR="00100057">
        <w:instrText>80%) and median survival (</w:instrText>
      </w:r>
      <w:r w:rsidR="00100057">
        <w:rPr>
          <w:rFonts w:ascii="Cambria Math" w:hAnsi="Cambria Math" w:cs="Cambria Math"/>
        </w:rPr>
        <w:instrText>∼</w:instrText>
      </w:r>
      <w:r w:rsidR="00100057">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fldChar w:fldCharType="separate"/>
      </w:r>
      <w:r w:rsidR="00100057" w:rsidRPr="00100057">
        <w:rPr>
          <w:noProof/>
          <w:vertAlign w:val="superscript"/>
        </w:rPr>
        <w:t>25,26,32–80</w:t>
      </w:r>
      <w:r w:rsidR="00007659">
        <w:fldChar w:fldCharType="end"/>
      </w:r>
      <w:r w:rsidRPr="04F59E2C">
        <w:t>, and the corresponding model output for every procedure are presented in Appendix A.</w:t>
      </w:r>
    </w:p>
    <w:p w14:paraId="6B28A3D8" w14:textId="5E94A800" w:rsidR="7D823098" w:rsidRDefault="7D823098" w:rsidP="636709EE">
      <w:r w:rsidRPr="636709EE">
        <w:t>The maximum benefit expected from the evaluated procedures ranged from 0.</w:t>
      </w:r>
      <w:r w:rsidR="4BF56EBF" w:rsidRPr="636709EE">
        <w:t>54 QALYs (95% CI: 0.48 - 0.61) for resection of high-grade glioma</w:t>
      </w:r>
      <w:r w:rsidR="74D9FA3F" w:rsidRPr="636709EE">
        <w:t xml:space="preserve"> to 10.3 QALYs (95% CI: 8.7 - 11.9) for kidney transplantation</w:t>
      </w:r>
      <w:r w:rsidR="32F7847B" w:rsidRPr="636709EE">
        <w:t xml:space="preserve"> (</w:t>
      </w:r>
      <w:r w:rsidR="65D68397" w:rsidRPr="636709EE">
        <w:t>F</w:t>
      </w:r>
      <w:r w:rsidR="32F7847B" w:rsidRPr="636709EE">
        <w:t>igure 3</w:t>
      </w:r>
      <w:r w:rsidR="5DE9E4A8" w:rsidRPr="636709EE">
        <w:t xml:space="preserve">). The ranking based on QALYs gained by surgery </w:t>
      </w:r>
      <w:r w:rsidR="000A1DDC">
        <w:t xml:space="preserve">was moderately correlated with </w:t>
      </w:r>
      <w:r w:rsidR="5DE9E4A8" w:rsidRPr="636709EE">
        <w:t xml:space="preserve">the ranking </w:t>
      </w:r>
      <w:r w:rsidR="38124A25" w:rsidRPr="636709EE">
        <w:t>based on</w:t>
      </w:r>
      <w:r w:rsidR="5DE9E4A8" w:rsidRPr="636709EE">
        <w:t xml:space="preserve"> LYs </w:t>
      </w:r>
      <w:r w:rsidR="38124A25" w:rsidRPr="636709EE">
        <w:t>gained by surgery</w:t>
      </w:r>
      <w:r w:rsidR="5DE9E4A8" w:rsidRPr="636709EE">
        <w:t>:</w:t>
      </w:r>
      <w:r w:rsidR="5DE9E4A8" w:rsidRPr="636709EE">
        <w:rPr>
          <w:i/>
          <w:iCs/>
        </w:rPr>
        <w:t xml:space="preserve"> </w:t>
      </w:r>
      <w:proofErr w:type="gramStart"/>
      <w:r w:rsidR="5DE9E4A8" w:rsidRPr="636709EE">
        <w:t>the</w:t>
      </w:r>
      <w:proofErr w:type="gramEnd"/>
      <w:r w:rsidR="5DE9E4A8" w:rsidRPr="636709EE">
        <w:t xml:space="preserve"> </w:t>
      </w:r>
      <w:r w:rsidR="09A18EB7" w:rsidRPr="636709EE">
        <w:t>S</w:t>
      </w:r>
      <w:r w:rsidR="03E6BE5D" w:rsidRPr="636709EE">
        <w:t>pearman rank correlation coefficient between the ranking of procedures based on LYs and QALYs was 0.35</w:t>
      </w:r>
      <w:r w:rsidR="21EB3C26" w:rsidRPr="636709EE">
        <w:t xml:space="preserve"> (p=0.045)</w:t>
      </w:r>
      <w:r w:rsidR="03E6BE5D" w:rsidRPr="636709EE">
        <w:t xml:space="preserve">. </w:t>
      </w:r>
    </w:p>
    <w:p w14:paraId="47E809C4" w14:textId="4D88BC11" w:rsidR="2FB1C186" w:rsidRDefault="4C1C0CAC" w:rsidP="39A4890C">
      <w:r w:rsidRPr="5911DDBD">
        <w:t>The urgency of the procedures ranged from</w:t>
      </w:r>
      <w:r w:rsidR="4072CE91" w:rsidRPr="5911DDBD">
        <w:t xml:space="preserve"> </w:t>
      </w:r>
      <w:r w:rsidR="2857DD97" w:rsidRPr="5911DDBD">
        <w:t xml:space="preserve">-0.01 </w:t>
      </w:r>
      <w:r w:rsidRPr="5911DDBD">
        <w:t>QALY</w:t>
      </w:r>
      <w:r w:rsidR="520EA087" w:rsidRPr="5911DDBD">
        <w:t>/</w:t>
      </w:r>
      <w:r w:rsidR="595D6765" w:rsidRPr="5911DDBD">
        <w:t xml:space="preserve">month </w:t>
      </w:r>
      <w:r w:rsidRPr="5911DDBD">
        <w:t>(</w:t>
      </w:r>
      <w:r w:rsidR="4BF370F2" w:rsidRPr="5911DDBD">
        <w:t>95% CI</w:t>
      </w:r>
      <w:r w:rsidR="712730AC" w:rsidRPr="5911DDBD">
        <w:t>:</w:t>
      </w:r>
      <w:r w:rsidR="4BF370F2" w:rsidRPr="5911DDBD">
        <w:t xml:space="preserve"> </w:t>
      </w:r>
      <w:r w:rsidR="2FD157C4" w:rsidRPr="5911DDBD">
        <w:t>-0.01 - -0.00</w:t>
      </w:r>
      <w:r w:rsidRPr="5911DDBD">
        <w:t>)</w:t>
      </w:r>
      <w:r w:rsidR="5743B16A" w:rsidRPr="5911DDBD">
        <w:t xml:space="preserve"> for </w:t>
      </w:r>
      <w:r w:rsidR="3E4257F3" w:rsidRPr="5911DDBD">
        <w:t>placing a</w:t>
      </w:r>
      <w:r w:rsidR="5743B16A" w:rsidRPr="5911DDBD">
        <w:t xml:space="preserve"> </w:t>
      </w:r>
      <w:r w:rsidR="3E4257F3" w:rsidRPr="5911DDBD">
        <w:t xml:space="preserve">shunt for </w:t>
      </w:r>
      <w:r w:rsidR="002048D1">
        <w:t>dialysis,</w:t>
      </w:r>
      <w:r w:rsidR="3E4257F3" w:rsidRPr="5911DDBD">
        <w:t xml:space="preserve"> </w:t>
      </w:r>
      <w:r w:rsidR="5743B16A" w:rsidRPr="5911DDBD">
        <w:t>to</w:t>
      </w:r>
      <w:r w:rsidR="39A18BAE" w:rsidRPr="5911DDBD">
        <w:t xml:space="preserve"> </w:t>
      </w:r>
      <w:r w:rsidR="6BE3B834" w:rsidRPr="5911DDBD">
        <w:t xml:space="preserve">-0.11 </w:t>
      </w:r>
      <w:r w:rsidR="39A18BAE" w:rsidRPr="5911DDBD">
        <w:t>QALY</w:t>
      </w:r>
      <w:r w:rsidR="64162E56" w:rsidRPr="5911DDBD">
        <w:t>/</w:t>
      </w:r>
      <w:r w:rsidR="39A18BAE" w:rsidRPr="5911DDBD">
        <w:t>month (</w:t>
      </w:r>
      <w:r w:rsidR="202D2764" w:rsidRPr="5911DDBD">
        <w:t>-0.13 - -0.09</w:t>
      </w:r>
      <w:r w:rsidR="39A18BAE" w:rsidRPr="5911DDBD">
        <w:t>)</w:t>
      </w:r>
      <w:r w:rsidRPr="5911DDBD">
        <w:t xml:space="preserve"> </w:t>
      </w:r>
      <w:r w:rsidR="1CDC6079" w:rsidRPr="5911DDBD">
        <w:t xml:space="preserve">for the </w:t>
      </w:r>
      <w:r w:rsidR="7498DEF4" w:rsidRPr="5911DDBD">
        <w:t xml:space="preserve">surgical </w:t>
      </w:r>
      <w:r w:rsidR="1CDC6079" w:rsidRPr="5911DDBD">
        <w:t>repair of an a</w:t>
      </w:r>
      <w:r w:rsidR="639C126B" w:rsidRPr="5911DDBD">
        <w:t xml:space="preserve">bdominal aneurysm of the aorta </w:t>
      </w:r>
      <w:r w:rsidR="45556DFE" w:rsidRPr="5911DDBD">
        <w:t>(</w:t>
      </w:r>
      <w:r w:rsidR="001F3FAE">
        <w:t>F</w:t>
      </w:r>
      <w:r w:rsidR="45556DFE" w:rsidRPr="5911DDBD">
        <w:t>igure 4</w:t>
      </w:r>
      <w:r w:rsidR="7C789924" w:rsidRPr="5911DDBD">
        <w:t xml:space="preserve">, and table 1 Appendix </w:t>
      </w:r>
      <w:r w:rsidR="2A032F31" w:rsidRPr="5911DDBD">
        <w:t>B</w:t>
      </w:r>
      <w:r w:rsidR="45556DFE" w:rsidRPr="5911DDBD">
        <w:t>)</w:t>
      </w:r>
      <w:r w:rsidR="1CDC6079" w:rsidRPr="5911DDBD">
        <w:t xml:space="preserve">. </w:t>
      </w:r>
      <w:r w:rsidR="005574D3">
        <w:t>P</w:t>
      </w:r>
      <w:r w:rsidR="1CDC6079" w:rsidRPr="5911DDBD">
        <w:t xml:space="preserve">rocedures that were associated with a high </w:t>
      </w:r>
      <w:r w:rsidR="55ABB2DD" w:rsidRPr="5911DDBD">
        <w:t xml:space="preserve">expected </w:t>
      </w:r>
      <w:r w:rsidR="001F3FAE">
        <w:t>QALY</w:t>
      </w:r>
      <w:r w:rsidR="55ABB2DD" w:rsidRPr="5911DDBD">
        <w:t xml:space="preserve"> benefit</w:t>
      </w:r>
      <w:r w:rsidR="005574D3">
        <w:t xml:space="preserve"> by surgery</w:t>
      </w:r>
      <w:r w:rsidR="55ABB2DD" w:rsidRPr="5911DDBD">
        <w:t xml:space="preserve">, </w:t>
      </w:r>
      <w:r w:rsidR="34C105FF" w:rsidRPr="5911DDBD">
        <w:t>did not</w:t>
      </w:r>
      <w:r w:rsidR="002048D1">
        <w:t xml:space="preserve"> always</w:t>
      </w:r>
      <w:r w:rsidR="34C105FF" w:rsidRPr="5911DDBD">
        <w:t xml:space="preserve"> </w:t>
      </w:r>
      <w:r w:rsidR="55ABB2DD" w:rsidRPr="5911DDBD">
        <w:t>los</w:t>
      </w:r>
      <w:r w:rsidR="26B92EAD" w:rsidRPr="5911DDBD">
        <w:t xml:space="preserve">e </w:t>
      </w:r>
      <w:r w:rsidR="55ABB2DD" w:rsidRPr="5911DDBD">
        <w:t>more QALYs per month</w:t>
      </w:r>
      <w:r w:rsidR="394B2ECD" w:rsidRPr="5911DDBD">
        <w:t xml:space="preserve"> </w:t>
      </w:r>
      <w:r w:rsidR="002048D1">
        <w:t>as well</w:t>
      </w:r>
      <w:r w:rsidR="55ABB2DD" w:rsidRPr="5911DDBD">
        <w:t xml:space="preserve">: </w:t>
      </w:r>
      <w:r w:rsidR="5102950D" w:rsidRPr="5911DDBD">
        <w:t>The</w:t>
      </w:r>
      <w:r w:rsidR="55ABB2DD" w:rsidRPr="5911DDBD">
        <w:t xml:space="preserve"> S</w:t>
      </w:r>
      <w:r w:rsidR="7C153FB2" w:rsidRPr="5911DDBD">
        <w:t xml:space="preserve">pearman correlation </w:t>
      </w:r>
      <w:r w:rsidR="0CDD54B3" w:rsidRPr="5911DDBD">
        <w:t xml:space="preserve">coefficient </w:t>
      </w:r>
      <w:r w:rsidR="7C153FB2" w:rsidRPr="5911DDBD">
        <w:t xml:space="preserve">between </w:t>
      </w:r>
      <w:r w:rsidR="2082723F" w:rsidRPr="5911DDBD">
        <w:t xml:space="preserve">the </w:t>
      </w:r>
      <w:r w:rsidR="7C153FB2" w:rsidRPr="5911DDBD">
        <w:t xml:space="preserve">ranking </w:t>
      </w:r>
      <w:r w:rsidR="4509F4C6" w:rsidRPr="5911DDBD">
        <w:t xml:space="preserve">of </w:t>
      </w:r>
      <w:r w:rsidR="002048D1">
        <w:t xml:space="preserve">health </w:t>
      </w:r>
      <w:r w:rsidR="4509F4C6" w:rsidRPr="5911DDBD">
        <w:t xml:space="preserve">benefit </w:t>
      </w:r>
      <w:r w:rsidR="002048D1">
        <w:t xml:space="preserve">in terms of QALYs </w:t>
      </w:r>
      <w:r w:rsidR="4509F4C6" w:rsidRPr="5911DDBD">
        <w:t xml:space="preserve">and QALY loss per month </w:t>
      </w:r>
      <w:r w:rsidR="7C153FB2" w:rsidRPr="5911DDBD">
        <w:t>was 0.</w:t>
      </w:r>
      <w:r w:rsidR="16A7E44F" w:rsidRPr="5911DDBD">
        <w:t>31</w:t>
      </w:r>
      <w:r w:rsidR="7C153FB2" w:rsidRPr="5911DDBD">
        <w:t xml:space="preserve"> (p</w:t>
      </w:r>
      <w:r w:rsidR="529D5C71" w:rsidRPr="5911DDBD">
        <w:t>=</w:t>
      </w:r>
      <w:r w:rsidR="7C153FB2" w:rsidRPr="5911DDBD">
        <w:t>0.0</w:t>
      </w:r>
      <w:r w:rsidR="7E6BCAC0" w:rsidRPr="5911DDBD">
        <w:t>7</w:t>
      </w:r>
      <w:r w:rsidR="7C153FB2" w:rsidRPr="5911DDBD">
        <w:t>)</w:t>
      </w:r>
      <w:r w:rsidR="686573D7" w:rsidRPr="5911DDBD">
        <w:t>.</w:t>
      </w:r>
      <w:r w:rsidR="7386EC48" w:rsidRPr="5911DDBD">
        <w:t xml:space="preserve"> The most urgent procedures </w:t>
      </w:r>
      <w:r w:rsidR="17210045" w:rsidRPr="5911DDBD">
        <w:t xml:space="preserve">after </w:t>
      </w:r>
      <w:r w:rsidR="5904B556" w:rsidRPr="5911DDBD">
        <w:t>surgical repair of an abdominal aneurysm of the aorta</w:t>
      </w:r>
      <w:r w:rsidR="7386EC48" w:rsidRPr="5911DDBD">
        <w:t xml:space="preserve"> were </w:t>
      </w:r>
      <w:r w:rsidR="3E40346D" w:rsidRPr="5911DDBD">
        <w:t xml:space="preserve">pacemaker implantation </w:t>
      </w:r>
      <w:r w:rsidR="7386EC48" w:rsidRPr="5911DDBD">
        <w:t>(</w:t>
      </w:r>
      <w:r w:rsidR="4BE58CC9" w:rsidRPr="5911DDBD">
        <w:t xml:space="preserve">-0.11 </w:t>
      </w:r>
      <w:r w:rsidR="159DCCB9" w:rsidRPr="5911DDBD">
        <w:t>QALY/month</w:t>
      </w:r>
      <w:r w:rsidR="074E5A96" w:rsidRPr="5911DDBD">
        <w:t>, 95% CI:</w:t>
      </w:r>
      <w:r w:rsidR="2586FE8A" w:rsidRPr="5911DDBD">
        <w:t xml:space="preserve"> </w:t>
      </w:r>
      <w:r w:rsidR="02DF2CD9" w:rsidRPr="5911DDBD">
        <w:t>-0.22 - -0.04</w:t>
      </w:r>
      <w:r w:rsidR="2586FE8A" w:rsidRPr="5911DDBD">
        <w:t>)</w:t>
      </w:r>
      <w:r w:rsidR="7386EC48" w:rsidRPr="5911DDBD">
        <w:t xml:space="preserve">, and </w:t>
      </w:r>
      <w:r w:rsidR="5E902CBB" w:rsidRPr="5911DDBD">
        <w:t xml:space="preserve">resection of cholangiocarcinoma </w:t>
      </w:r>
      <w:r w:rsidR="7386EC48" w:rsidRPr="5911DDBD">
        <w:t>(</w:t>
      </w:r>
      <w:r w:rsidR="78F4E57E" w:rsidRPr="5911DDBD">
        <w:t xml:space="preserve">-0.09 </w:t>
      </w:r>
      <w:r w:rsidR="4EA2984F" w:rsidRPr="5911DDBD">
        <w:t>QALY/month</w:t>
      </w:r>
      <w:r w:rsidR="747B8FAF" w:rsidRPr="5911DDBD">
        <w:t xml:space="preserve">, 95% CI: </w:t>
      </w:r>
      <w:r w:rsidR="4261DA1F" w:rsidRPr="5911DDBD">
        <w:t>-0.12 - -0.06</w:t>
      </w:r>
      <w:r w:rsidR="7386EC48" w:rsidRPr="5911DDBD">
        <w:t>).</w:t>
      </w:r>
      <w:r w:rsidR="72B8C105" w:rsidRPr="5911DDBD">
        <w:t xml:space="preserve"> </w:t>
      </w:r>
      <w:r w:rsidR="005D65F7">
        <w:t>A</w:t>
      </w:r>
      <w:r w:rsidR="72B8C105" w:rsidRPr="5911DDBD">
        <w:t>fter</w:t>
      </w:r>
      <w:r w:rsidR="34CC44A1" w:rsidRPr="5911DDBD">
        <w:t xml:space="preserve"> </w:t>
      </w:r>
      <w:r w:rsidR="485380E9" w:rsidRPr="5911DDBD">
        <w:t>placing a shunt for end-stage renal disease patients</w:t>
      </w:r>
      <w:r w:rsidR="005D65F7">
        <w:t>, t</w:t>
      </w:r>
      <w:r w:rsidR="005D65F7" w:rsidRPr="5911DDBD">
        <w:t>he least urgent procedures</w:t>
      </w:r>
      <w:r w:rsidR="485380E9" w:rsidRPr="5911DDBD">
        <w:t xml:space="preserve"> </w:t>
      </w:r>
      <w:r w:rsidR="34CC44A1" w:rsidRPr="5911DDBD">
        <w:t xml:space="preserve">were </w:t>
      </w:r>
      <w:r w:rsidR="619924F6" w:rsidRPr="5911DDBD">
        <w:t xml:space="preserve">resection of thyroid cancer </w:t>
      </w:r>
      <w:r w:rsidR="15A7A9FE" w:rsidRPr="5911DDBD">
        <w:t>(</w:t>
      </w:r>
      <w:r w:rsidR="6CFF31BA" w:rsidRPr="5911DDBD">
        <w:t xml:space="preserve">-0.01 </w:t>
      </w:r>
      <w:r w:rsidR="15A7A9FE" w:rsidRPr="5911DDBD">
        <w:t xml:space="preserve">QALY/month, 95% CI: </w:t>
      </w:r>
      <w:r w:rsidR="57DF9280" w:rsidRPr="5911DDBD">
        <w:t>-0.02 - -0.01</w:t>
      </w:r>
      <w:r w:rsidR="15A7A9FE" w:rsidRPr="5911DDBD">
        <w:t xml:space="preserve">) </w:t>
      </w:r>
      <w:r w:rsidR="34CC44A1" w:rsidRPr="5911DDBD">
        <w:t xml:space="preserve">and the resection of </w:t>
      </w:r>
      <w:r w:rsidR="5DEBF2C6" w:rsidRPr="5911DDBD">
        <w:t xml:space="preserve">mild salivary gland </w:t>
      </w:r>
      <w:r w:rsidR="34CC44A1" w:rsidRPr="5911DDBD">
        <w:t>carcino</w:t>
      </w:r>
      <w:r w:rsidR="535E1583" w:rsidRPr="5911DDBD">
        <w:t>ma (</w:t>
      </w:r>
      <w:r w:rsidR="7E190460" w:rsidRPr="5911DDBD">
        <w:t xml:space="preserve">-0.01 </w:t>
      </w:r>
      <w:r w:rsidR="6D9A94AB" w:rsidRPr="5911DDBD">
        <w:t xml:space="preserve">QALY/month, 95% CI: </w:t>
      </w:r>
      <w:r w:rsidR="370C7396" w:rsidRPr="5911DDBD">
        <w:t>-0.03 - -0.01</w:t>
      </w:r>
      <w:r w:rsidR="535E1583" w:rsidRPr="5911DDBD">
        <w:t>)</w:t>
      </w:r>
      <w:r w:rsidR="441DC169" w:rsidRPr="5911DDBD">
        <w:t xml:space="preserve"> (Appendix B)</w:t>
      </w:r>
      <w:r w:rsidR="535E1583" w:rsidRPr="5911DDBD">
        <w:t>.</w:t>
      </w:r>
      <w:r w:rsidR="35295F88" w:rsidRPr="5911DDBD">
        <w:t xml:space="preserve"> </w:t>
      </w:r>
      <w:r w:rsidR="222D4422" w:rsidRPr="5911DDBD">
        <w:t xml:space="preserve">When </w:t>
      </w:r>
      <w:r w:rsidR="1B6EAF81" w:rsidRPr="5911DDBD">
        <w:t xml:space="preserve">ordering procedures </w:t>
      </w:r>
      <w:r w:rsidR="005D65F7">
        <w:t>based on</w:t>
      </w:r>
      <w:r w:rsidR="1B6EAF81" w:rsidRPr="5911DDBD">
        <w:t xml:space="preserve"> LYs lost per month instead of QALYs lost per month</w:t>
      </w:r>
      <w:r w:rsidR="222D4422" w:rsidRPr="5911DDBD">
        <w:t>, r</w:t>
      </w:r>
      <w:r w:rsidR="23850D8A" w:rsidRPr="5911DDBD">
        <w:t xml:space="preserve">esection of non-small cell lung carcinoma </w:t>
      </w:r>
      <w:r w:rsidR="20D4A0B4" w:rsidRPr="5911DDBD">
        <w:t xml:space="preserve">was </w:t>
      </w:r>
      <w:r w:rsidR="23850D8A" w:rsidRPr="5911DDBD">
        <w:t xml:space="preserve">ranked </w:t>
      </w:r>
      <w:r w:rsidR="131CCE1B" w:rsidRPr="5911DDBD">
        <w:t xml:space="preserve">substantially </w:t>
      </w:r>
      <w:r w:rsidR="23850D8A" w:rsidRPr="5911DDBD">
        <w:t xml:space="preserve">lower </w:t>
      </w:r>
      <w:r w:rsidR="52BE7525" w:rsidRPr="5911DDBD">
        <w:t>(from rank 5 to rank 1</w:t>
      </w:r>
      <w:r w:rsidR="6B22576A" w:rsidRPr="5911DDBD">
        <w:t>9</w:t>
      </w:r>
      <w:r w:rsidR="52BE7525" w:rsidRPr="5911DDBD">
        <w:t>)</w:t>
      </w:r>
      <w:r w:rsidR="23850D8A" w:rsidRPr="5911DDBD">
        <w:t>,</w:t>
      </w:r>
      <w:r w:rsidR="4434C2FE" w:rsidRPr="5911DDBD">
        <w:t xml:space="preserve"> while the implantation of a left-</w:t>
      </w:r>
      <w:r w:rsidR="005574D3" w:rsidRPr="5911DDBD">
        <w:t>ventricle</w:t>
      </w:r>
      <w:r w:rsidR="4434C2FE" w:rsidRPr="5911DDBD">
        <w:t xml:space="preserve"> assist device was ranked </w:t>
      </w:r>
      <w:r w:rsidR="6A59798C" w:rsidRPr="5911DDBD">
        <w:t xml:space="preserve">substantially </w:t>
      </w:r>
      <w:r w:rsidR="4434C2FE" w:rsidRPr="5911DDBD">
        <w:t xml:space="preserve">higher </w:t>
      </w:r>
      <w:r w:rsidR="1881C8C6" w:rsidRPr="5911DDBD">
        <w:t>(from rank 8 to rank 1).</w:t>
      </w:r>
    </w:p>
    <w:p w14:paraId="60EAD743" w14:textId="36884C75" w:rsidR="003D21E0" w:rsidRDefault="003D21E0" w:rsidP="003D21E0">
      <w:r>
        <w:t xml:space="preserve">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 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Default="39FC0BEE" w:rsidP="39A4890C">
      <w:pPr>
        <w:pStyle w:val="Heading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rPr>
      </w:pPr>
      <w:r w:rsidRPr="636709EE">
        <w:t xml:space="preserve">Our </w:t>
      </w:r>
      <w:r w:rsidR="005D65F7">
        <w:t>decision model</w:t>
      </w:r>
      <w:r w:rsidRPr="636709EE">
        <w:t xml:space="preserve"> can</w:t>
      </w:r>
      <w:r w:rsidR="5B056DDB" w:rsidRPr="636709EE">
        <w:t xml:space="preserve"> </w:t>
      </w:r>
      <w:r w:rsidR="001E1B6B">
        <w:t xml:space="preserve">be </w:t>
      </w:r>
      <w:r w:rsidR="008C4069">
        <w:t xml:space="preserve">used to </w:t>
      </w:r>
      <w:r w:rsidR="5B056DDB" w:rsidRPr="636709EE">
        <w:rPr>
          <w:rFonts w:ascii="Calibri" w:eastAsia="Calibri" w:hAnsi="Calibri" w:cs="Calibri"/>
        </w:rPr>
        <w:t xml:space="preserve">guide prioritization of surgical interventions from a utilitarian perspective, by </w:t>
      </w:r>
      <w:r w:rsidR="008C4069">
        <w:rPr>
          <w:rFonts w:ascii="Calibri" w:eastAsia="Calibri" w:hAnsi="Calibri" w:cs="Calibri"/>
        </w:rPr>
        <w:t>estimating</w:t>
      </w:r>
      <w:r w:rsidR="5B056DDB" w:rsidRPr="636709EE">
        <w:rPr>
          <w:rFonts w:ascii="Calibri" w:eastAsia="Calibri" w:hAnsi="Calibri" w:cs="Calibri"/>
        </w:rPr>
        <w:t xml:space="preserve"> urgency based the expected health loss of delay. </w:t>
      </w:r>
      <w:r w:rsidR="001E1B6B">
        <w:rPr>
          <w:rFonts w:ascii="Calibri" w:eastAsia="Calibri" w:hAnsi="Calibri" w:cs="Calibri"/>
        </w:rPr>
        <w:t xml:space="preserve">Our results demonstrate </w:t>
      </w:r>
      <w:r w:rsidR="5B056DDB" w:rsidRPr="636709EE">
        <w:rPr>
          <w:rFonts w:ascii="Calibri" w:eastAsia="Calibri" w:hAnsi="Calibri" w:cs="Calibri"/>
        </w:rPr>
        <w:t xml:space="preserve">that we can </w:t>
      </w:r>
      <w:commentRangeStart w:id="113"/>
      <w:commentRangeStart w:id="114"/>
      <w:r w:rsidR="2254BD18" w:rsidRPr="636709EE">
        <w:rPr>
          <w:rFonts w:ascii="Calibri" w:eastAsia="Calibri" w:hAnsi="Calibri" w:cs="Calibri"/>
        </w:rPr>
        <w:t>rank</w:t>
      </w:r>
      <w:r w:rsidR="4C797731" w:rsidRPr="636709EE">
        <w:rPr>
          <w:rFonts w:ascii="Calibri" w:eastAsia="Calibri" w:hAnsi="Calibri" w:cs="Calibri"/>
        </w:rPr>
        <w:t xml:space="preserve"> </w:t>
      </w:r>
      <w:commentRangeEnd w:id="113"/>
      <w:r w:rsidR="006C5B68">
        <w:rPr>
          <w:rStyle w:val="CommentReference"/>
        </w:rPr>
        <w:commentReference w:id="113"/>
      </w:r>
      <w:commentRangeEnd w:id="114"/>
      <w:r w:rsidR="007B7745">
        <w:rPr>
          <w:rStyle w:val="CommentReference"/>
        </w:rPr>
        <w:commentReference w:id="114"/>
      </w:r>
      <w:r w:rsidR="5B056DDB" w:rsidRPr="636709EE">
        <w:rPr>
          <w:rFonts w:ascii="Calibri" w:eastAsia="Calibri" w:hAnsi="Calibri" w:cs="Calibri"/>
        </w:rPr>
        <w:t xml:space="preserve">semi-elective surgeries </w:t>
      </w:r>
      <w:r w:rsidR="0C7D3454" w:rsidRPr="636709EE">
        <w:rPr>
          <w:rFonts w:ascii="Calibri" w:eastAsia="Calibri" w:hAnsi="Calibri" w:cs="Calibri"/>
        </w:rPr>
        <w:t xml:space="preserve">based on their urgency </w:t>
      </w:r>
      <w:r w:rsidR="5B056DDB" w:rsidRPr="636709EE">
        <w:rPr>
          <w:rFonts w:ascii="Calibri" w:eastAsia="Calibri" w:hAnsi="Calibri" w:cs="Calibri"/>
        </w:rPr>
        <w:t>using a s</w:t>
      </w:r>
      <w:r w:rsidR="391B16D9" w:rsidRPr="636709EE">
        <w:rPr>
          <w:rFonts w:ascii="Calibri" w:eastAsia="Calibri" w:hAnsi="Calibri" w:cs="Calibri"/>
        </w:rPr>
        <w:t xml:space="preserve">imple three-states </w:t>
      </w:r>
      <w:proofErr w:type="spellStart"/>
      <w:r w:rsidR="391B16D9" w:rsidRPr="636709EE">
        <w:rPr>
          <w:rFonts w:ascii="Calibri" w:eastAsia="Calibri" w:hAnsi="Calibri" w:cs="Calibri"/>
        </w:rPr>
        <w:t>cSTM</w:t>
      </w:r>
      <w:proofErr w:type="spellEnd"/>
      <w:r w:rsidR="391B16D9" w:rsidRPr="636709EE">
        <w:rPr>
          <w:rFonts w:ascii="Calibri" w:eastAsia="Calibri" w:hAnsi="Calibri" w:cs="Calibri"/>
        </w:rPr>
        <w:t xml:space="preserve">. </w:t>
      </w:r>
      <w:r w:rsidR="7092D093" w:rsidRPr="636709EE">
        <w:rPr>
          <w:rFonts w:ascii="Calibri" w:eastAsia="Calibri" w:hAnsi="Calibri" w:cs="Calibri"/>
        </w:rPr>
        <w:t xml:space="preserve">Using this approach, we found that </w:t>
      </w:r>
      <w:r w:rsidR="002208A9" w:rsidRPr="5911DDBD">
        <w:t xml:space="preserve">repairing an abdominal aneurysm of the aorta, </w:t>
      </w:r>
      <w:r w:rsidR="002208A9">
        <w:t>implantation of a pacemaker</w:t>
      </w:r>
      <w:r w:rsidR="002208A9" w:rsidRPr="5911DDBD">
        <w:t>, and the resection of cholangiocarcinoma</w:t>
      </w:r>
      <w:r w:rsidR="7092D093" w:rsidRPr="636709EE">
        <w:rPr>
          <w:rFonts w:ascii="Calibri" w:eastAsia="Calibri" w:hAnsi="Calibri" w:cs="Calibri"/>
        </w:rPr>
        <w:t xml:space="preserve"> were the most urgent procedures. Less urgent proce</w:t>
      </w:r>
      <w:r w:rsidR="04A6D1B8" w:rsidRPr="636709EE">
        <w:rPr>
          <w:rFonts w:ascii="Calibri" w:eastAsia="Calibri" w:hAnsi="Calibri" w:cs="Calibri"/>
        </w:rPr>
        <w:t xml:space="preserve">dures were </w:t>
      </w:r>
      <w:r w:rsidR="002208A9" w:rsidRPr="5911DDBD">
        <w:t>placing of a shunt for dialysis, resection of thyroid cancer, and the resection of mild salivary gland carcinoma</w:t>
      </w:r>
      <w:r w:rsidR="04A6D1B8" w:rsidRPr="636709EE">
        <w:rPr>
          <w:rFonts w:ascii="Calibri" w:eastAsia="Calibri" w:hAnsi="Calibri" w:cs="Calibri"/>
        </w:rPr>
        <w:t xml:space="preserve">. We also identified </w:t>
      </w:r>
      <w:r w:rsidR="2DD3D968" w:rsidRPr="636709EE">
        <w:rPr>
          <w:rFonts w:ascii="Calibri" w:eastAsia="Calibri" w:hAnsi="Calibri" w:cs="Calibri"/>
        </w:rPr>
        <w:t>liver transplantation as</w:t>
      </w:r>
      <w:r w:rsidR="48BF8977" w:rsidRPr="636709EE">
        <w:rPr>
          <w:rFonts w:ascii="Calibri" w:eastAsia="Calibri" w:hAnsi="Calibri" w:cs="Calibri"/>
        </w:rPr>
        <w:t xml:space="preserve"> being</w:t>
      </w:r>
      <w:r w:rsidR="2DD3D968" w:rsidRPr="636709EE">
        <w:rPr>
          <w:rFonts w:ascii="Calibri" w:eastAsia="Calibri" w:hAnsi="Calibri" w:cs="Calibri"/>
        </w:rPr>
        <w:t xml:space="preserve"> a </w:t>
      </w:r>
      <w:r w:rsidR="00DD4B8A">
        <w:rPr>
          <w:rFonts w:ascii="Calibri" w:eastAsia="Calibri" w:hAnsi="Calibri" w:cs="Calibri"/>
        </w:rPr>
        <w:t xml:space="preserve">relatively </w:t>
      </w:r>
      <w:r w:rsidR="2DD3D968" w:rsidRPr="636709EE">
        <w:rPr>
          <w:rFonts w:ascii="Calibri" w:eastAsia="Calibri" w:hAnsi="Calibri" w:cs="Calibri"/>
        </w:rPr>
        <w:t xml:space="preserve">urgent </w:t>
      </w:r>
      <w:r w:rsidR="04A6D1B8" w:rsidRPr="636709EE">
        <w:rPr>
          <w:rFonts w:ascii="Calibri" w:eastAsia="Calibri" w:hAnsi="Calibri" w:cs="Calibri"/>
        </w:rPr>
        <w:t>procedure</w:t>
      </w:r>
      <w:r w:rsidR="02486EF6" w:rsidRPr="636709EE">
        <w:rPr>
          <w:rFonts w:ascii="Calibri" w:eastAsia="Calibri" w:hAnsi="Calibri" w:cs="Calibri"/>
        </w:rPr>
        <w:t xml:space="preserve"> </w:t>
      </w:r>
      <w:r w:rsidR="13DAF949" w:rsidRPr="636709EE">
        <w:rPr>
          <w:rFonts w:ascii="Calibri" w:eastAsia="Calibri" w:hAnsi="Calibri" w:cs="Calibri"/>
        </w:rPr>
        <w:t>with a</w:t>
      </w:r>
      <w:r w:rsidR="38FB2CB2" w:rsidRPr="636709EE">
        <w:rPr>
          <w:rFonts w:ascii="Calibri" w:eastAsia="Calibri" w:hAnsi="Calibri" w:cs="Calibri"/>
        </w:rPr>
        <w:t>n exceptional</w:t>
      </w:r>
      <w:r w:rsidR="288EB48A" w:rsidRPr="636709EE">
        <w:rPr>
          <w:rFonts w:ascii="Calibri" w:eastAsia="Calibri" w:hAnsi="Calibri" w:cs="Calibri"/>
        </w:rPr>
        <w:t>ly</w:t>
      </w:r>
      <w:r w:rsidR="13DAF949" w:rsidRPr="636709EE">
        <w:rPr>
          <w:rFonts w:ascii="Calibri" w:eastAsia="Calibri" w:hAnsi="Calibri" w:cs="Calibri"/>
        </w:rPr>
        <w:t xml:space="preserve"> long surgery time and length of stay. </w:t>
      </w:r>
    </w:p>
    <w:p w14:paraId="0C704B3B" w14:textId="45EA4A46" w:rsidR="11521D49" w:rsidRDefault="61411921" w:rsidP="636709EE">
      <w:pPr>
        <w:rPr>
          <w:rFonts w:ascii="Calibri" w:eastAsia="Calibri" w:hAnsi="Calibri" w:cs="Calibri"/>
        </w:rPr>
      </w:pPr>
      <w:r w:rsidRPr="636709EE">
        <w:rPr>
          <w:rFonts w:ascii="Calibri" w:eastAsia="Calibri" w:hAnsi="Calibri" w:cs="Calibri"/>
        </w:rPr>
        <w:lastRenderedPageBreak/>
        <w:t>We propose a prioritization based on QALY loss per month. To illustrate what this me</w:t>
      </w:r>
      <w:r w:rsidR="0699CF2C" w:rsidRPr="636709EE">
        <w:rPr>
          <w:rFonts w:ascii="Calibri" w:eastAsia="Calibri" w:hAnsi="Calibri" w:cs="Calibri"/>
        </w:rPr>
        <w:t xml:space="preserve">asure actually </w:t>
      </w:r>
      <w:r w:rsidRPr="636709EE">
        <w:rPr>
          <w:rFonts w:ascii="Calibri" w:eastAsia="Calibri" w:hAnsi="Calibri" w:cs="Calibri"/>
        </w:rPr>
        <w:t>represent</w:t>
      </w:r>
      <w:r w:rsidR="62ACB72A" w:rsidRPr="636709EE">
        <w:rPr>
          <w:rFonts w:ascii="Calibri" w:eastAsia="Calibri" w:hAnsi="Calibri" w:cs="Calibri"/>
        </w:rPr>
        <w:t>s</w:t>
      </w:r>
      <w:r w:rsidRPr="636709EE">
        <w:rPr>
          <w:rFonts w:ascii="Calibri" w:eastAsia="Calibri" w:hAnsi="Calibri" w:cs="Calibri"/>
        </w:rPr>
        <w:t>, we take the most urgent procedure</w:t>
      </w:r>
      <w:r w:rsidR="12F61FDB" w:rsidRPr="636709EE">
        <w:rPr>
          <w:rFonts w:ascii="Calibri" w:eastAsia="Calibri" w:hAnsi="Calibri" w:cs="Calibri"/>
        </w:rPr>
        <w:t xml:space="preserve"> </w:t>
      </w:r>
      <w:r w:rsidRPr="636709EE">
        <w:rPr>
          <w:rFonts w:ascii="Calibri" w:eastAsia="Calibri" w:hAnsi="Calibri" w:cs="Calibri"/>
        </w:rPr>
        <w:t>as an examp</w:t>
      </w:r>
      <w:r w:rsidR="6B4ACC0A" w:rsidRPr="636709EE">
        <w:rPr>
          <w:rFonts w:ascii="Calibri" w:eastAsia="Calibri" w:hAnsi="Calibri" w:cs="Calibri"/>
        </w:rPr>
        <w:t>l</w:t>
      </w:r>
      <w:r w:rsidRPr="636709EE">
        <w:rPr>
          <w:rFonts w:ascii="Calibri" w:eastAsia="Calibri" w:hAnsi="Calibri" w:cs="Calibri"/>
        </w:rPr>
        <w:t xml:space="preserve">e. </w:t>
      </w:r>
      <w:r w:rsidR="7A200DD7" w:rsidRPr="636709EE">
        <w:rPr>
          <w:rFonts w:ascii="Calibri" w:eastAsia="Calibri" w:hAnsi="Calibri" w:cs="Calibri"/>
        </w:rPr>
        <w:t>Surgically repairing an abdominal aneurysm of the aorta</w:t>
      </w:r>
      <w:r w:rsidRPr="636709EE">
        <w:rPr>
          <w:rFonts w:ascii="Calibri" w:eastAsia="Calibri" w:hAnsi="Calibri" w:cs="Calibri"/>
        </w:rPr>
        <w:t xml:space="preserve"> </w:t>
      </w:r>
      <w:r w:rsidR="65ACEC64" w:rsidRPr="636709EE">
        <w:rPr>
          <w:rFonts w:ascii="Calibri" w:eastAsia="Calibri" w:hAnsi="Calibri" w:cs="Calibri"/>
        </w:rPr>
        <w:t xml:space="preserve">is associated with </w:t>
      </w:r>
      <w:r w:rsidRPr="636709EE">
        <w:rPr>
          <w:rFonts w:ascii="Calibri" w:eastAsia="Calibri" w:hAnsi="Calibri" w:cs="Calibri"/>
        </w:rPr>
        <w:t>a QALY loss of 0.11 per month</w:t>
      </w:r>
      <w:r w:rsidR="00DE14AF">
        <w:rPr>
          <w:rFonts w:ascii="Calibri" w:eastAsia="Calibri" w:hAnsi="Calibri" w:cs="Calibri"/>
        </w:rPr>
        <w:t xml:space="preserve"> – in part due to the prospect of a potentially life-threatening rupture preoperatively, in part due to the increase in survival after surgery</w:t>
      </w:r>
      <w:r w:rsidR="009F13BC">
        <w:rPr>
          <w:rFonts w:ascii="Calibri" w:eastAsia="Calibri" w:hAnsi="Calibri" w:cs="Calibri"/>
        </w:rPr>
        <w:t xml:space="preserve">. This implies that </w:t>
      </w:r>
      <w:r w:rsidRPr="636709EE">
        <w:rPr>
          <w:rFonts w:ascii="Calibri" w:eastAsia="Calibri" w:hAnsi="Calibri" w:cs="Calibri"/>
        </w:rPr>
        <w:t xml:space="preserve">if this procedure would be postponed by a month, patients with this surgical indication lose approximately 40 days </w:t>
      </w:r>
      <w:r w:rsidR="712305BA" w:rsidRPr="636709EE">
        <w:rPr>
          <w:rFonts w:ascii="Calibri" w:eastAsia="Calibri" w:hAnsi="Calibri" w:cs="Calibri"/>
        </w:rPr>
        <w:t xml:space="preserve">(0.11*365) </w:t>
      </w:r>
      <w:r w:rsidR="3A9D5857" w:rsidRPr="636709EE">
        <w:rPr>
          <w:rFonts w:ascii="Calibri" w:eastAsia="Calibri" w:hAnsi="Calibri" w:cs="Calibri"/>
        </w:rPr>
        <w:t xml:space="preserve">spent in </w:t>
      </w:r>
      <w:r w:rsidRPr="636709EE">
        <w:rPr>
          <w:rFonts w:ascii="Calibri" w:eastAsia="Calibri" w:hAnsi="Calibri" w:cs="Calibri"/>
        </w:rPr>
        <w:t>perfect health</w:t>
      </w:r>
      <w:r w:rsidR="009F13BC">
        <w:rPr>
          <w:rFonts w:ascii="Calibri" w:eastAsia="Calibri" w:hAnsi="Calibri" w:cs="Calibri"/>
        </w:rPr>
        <w:t xml:space="preserve"> of their remaining expected QALYs gained by surgery</w:t>
      </w:r>
      <w:r w:rsidRPr="636709EE">
        <w:rPr>
          <w:rFonts w:ascii="Calibri" w:eastAsia="Calibri" w:hAnsi="Calibri" w:cs="Calibri"/>
        </w:rPr>
        <w:t>.</w:t>
      </w:r>
      <w:r w:rsidR="57A1DA64" w:rsidRPr="636709EE">
        <w:rPr>
          <w:rFonts w:ascii="Calibri" w:eastAsia="Calibri" w:hAnsi="Calibri" w:cs="Calibri"/>
        </w:rPr>
        <w:t xml:space="preserve"> Although the </w:t>
      </w:r>
      <w:r w:rsidR="00DD4B8A">
        <w:rPr>
          <w:rFonts w:ascii="Calibri" w:eastAsia="Calibri" w:hAnsi="Calibri" w:cs="Calibri"/>
        </w:rPr>
        <w:t xml:space="preserve">personal </w:t>
      </w:r>
      <w:r w:rsidR="12DCD760" w:rsidRPr="636709EE">
        <w:rPr>
          <w:rFonts w:ascii="Calibri" w:eastAsia="Calibri" w:hAnsi="Calibri" w:cs="Calibri"/>
        </w:rPr>
        <w:t xml:space="preserve">value of </w:t>
      </w:r>
      <w:r w:rsidR="002F3C82">
        <w:rPr>
          <w:rFonts w:ascii="Calibri" w:eastAsia="Calibri" w:hAnsi="Calibri" w:cs="Calibri"/>
        </w:rPr>
        <w:t xml:space="preserve">a loss of </w:t>
      </w:r>
      <w:r w:rsidR="12DCD760" w:rsidRPr="636709EE">
        <w:rPr>
          <w:rFonts w:ascii="Calibri" w:eastAsia="Calibri" w:hAnsi="Calibri" w:cs="Calibri"/>
        </w:rPr>
        <w:t>40 days spen</w:t>
      </w:r>
      <w:r w:rsidR="7CF53E11" w:rsidRPr="636709EE">
        <w:rPr>
          <w:rFonts w:ascii="Calibri" w:eastAsia="Calibri" w:hAnsi="Calibri" w:cs="Calibri"/>
        </w:rPr>
        <w:t>t</w:t>
      </w:r>
      <w:r w:rsidR="12DCD760" w:rsidRPr="636709EE">
        <w:rPr>
          <w:rFonts w:ascii="Calibri" w:eastAsia="Calibri" w:hAnsi="Calibri" w:cs="Calibri"/>
        </w:rPr>
        <w:t xml:space="preserve"> in perfect health can be </w:t>
      </w:r>
      <w:r w:rsidR="00DD4B8A">
        <w:rPr>
          <w:rFonts w:ascii="Calibri" w:eastAsia="Calibri" w:hAnsi="Calibri" w:cs="Calibri"/>
        </w:rPr>
        <w:t>different for everybody</w:t>
      </w:r>
      <w:r w:rsidR="12DCD760" w:rsidRPr="636709EE">
        <w:rPr>
          <w:rFonts w:ascii="Calibri" w:eastAsia="Calibri" w:hAnsi="Calibri" w:cs="Calibri"/>
        </w:rPr>
        <w:t xml:space="preserve">, it is a substantial </w:t>
      </w:r>
      <w:r w:rsidR="002F3C82">
        <w:rPr>
          <w:rFonts w:ascii="Calibri" w:eastAsia="Calibri" w:hAnsi="Calibri" w:cs="Calibri"/>
        </w:rPr>
        <w:t>loss compared to the</w:t>
      </w:r>
      <w:r w:rsidR="12DCD760" w:rsidRPr="636709EE">
        <w:rPr>
          <w:rFonts w:ascii="Calibri" w:eastAsia="Calibri" w:hAnsi="Calibri" w:cs="Calibri"/>
        </w:rPr>
        <w:t xml:space="preserve"> least urgent surgery:</w:t>
      </w:r>
      <w:r w:rsidR="1ACF2F11" w:rsidRPr="636709EE">
        <w:rPr>
          <w:rFonts w:ascii="Calibri" w:eastAsia="Calibri" w:hAnsi="Calibri" w:cs="Calibri"/>
        </w:rPr>
        <w:t xml:space="preserve"> a similar calculation for the placing of a shunt for dialysis is associated with</w:t>
      </w:r>
      <w:r w:rsidR="12DCD760" w:rsidRPr="636709EE">
        <w:rPr>
          <w:rFonts w:ascii="Calibri" w:eastAsia="Calibri" w:hAnsi="Calibri" w:cs="Calibri"/>
        </w:rPr>
        <w:t xml:space="preserve"> 4 days </w:t>
      </w:r>
      <w:r w:rsidR="00DD4B8A">
        <w:rPr>
          <w:rFonts w:ascii="Calibri" w:eastAsia="Calibri" w:hAnsi="Calibri" w:cs="Calibri"/>
        </w:rPr>
        <w:t xml:space="preserve">less </w:t>
      </w:r>
      <w:r w:rsidR="444E91F3" w:rsidRPr="636709EE">
        <w:rPr>
          <w:rFonts w:ascii="Calibri" w:eastAsia="Calibri" w:hAnsi="Calibri" w:cs="Calibri"/>
        </w:rPr>
        <w:t>spen</w:t>
      </w:r>
      <w:r w:rsidR="00DD4B8A">
        <w:rPr>
          <w:rFonts w:ascii="Calibri" w:eastAsia="Calibri" w:hAnsi="Calibri" w:cs="Calibri"/>
        </w:rPr>
        <w:t xml:space="preserve">t </w:t>
      </w:r>
      <w:r w:rsidR="12DCD760" w:rsidRPr="636709EE">
        <w:rPr>
          <w:rFonts w:ascii="Calibri" w:eastAsia="Calibri" w:hAnsi="Calibri" w:cs="Calibri"/>
        </w:rPr>
        <w:t>in per</w:t>
      </w:r>
      <w:r w:rsidR="00DD4B8A">
        <w:rPr>
          <w:rFonts w:ascii="Calibri" w:eastAsia="Calibri" w:hAnsi="Calibri" w:cs="Calibri"/>
        </w:rPr>
        <w:t>fect health by delaying the procedure by a month.</w:t>
      </w:r>
    </w:p>
    <w:p w14:paraId="3F17461E" w14:textId="42544C07" w:rsidR="11521D49" w:rsidRPr="00DE14AF" w:rsidRDefault="67F2E9A1" w:rsidP="636709EE">
      <w:pPr>
        <w:rPr>
          <w:rFonts w:ascii="Calibri" w:eastAsia="Calibri" w:hAnsi="Calibri" w:cs="Calibri"/>
          <w:lang w:val="nl-NL"/>
        </w:rPr>
      </w:pPr>
      <w:r w:rsidRPr="636709EE">
        <w:rPr>
          <w:rFonts w:ascii="Calibri" w:eastAsia="Calibri" w:hAnsi="Calibri" w:cs="Calibri"/>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rPr>
        <w:t xml:space="preserve">. </w:t>
      </w:r>
      <w:r w:rsidR="0AA7A369" w:rsidRPr="636709EE">
        <w:rPr>
          <w:rFonts w:ascii="Calibri" w:eastAsia="Calibri" w:hAnsi="Calibri" w:cs="Calibri"/>
        </w:rPr>
        <w:t xml:space="preserve">One </w:t>
      </w:r>
      <w:r w:rsidR="77D0667D" w:rsidRPr="636709EE">
        <w:rPr>
          <w:rFonts w:ascii="Calibri" w:eastAsia="Calibri" w:hAnsi="Calibri" w:cs="Calibri"/>
        </w:rPr>
        <w:t xml:space="preserve">proposal for implementation would be </w:t>
      </w:r>
      <w:r w:rsidR="0AA7A369" w:rsidRPr="636709EE">
        <w:rPr>
          <w:rFonts w:ascii="Calibri" w:eastAsia="Calibri" w:hAnsi="Calibri" w:cs="Calibri"/>
        </w:rPr>
        <w:t xml:space="preserve">to provide the </w:t>
      </w:r>
      <w:r w:rsidR="7A79A599" w:rsidRPr="636709EE">
        <w:rPr>
          <w:rFonts w:ascii="Calibri" w:eastAsia="Calibri" w:hAnsi="Calibri" w:cs="Calibri"/>
        </w:rPr>
        <w:t>surgical triage team</w:t>
      </w:r>
      <w:r w:rsidR="0065107A">
        <w:rPr>
          <w:rFonts w:ascii="Calibri" w:eastAsia="Calibri" w:hAnsi="Calibri" w:cs="Calibri"/>
        </w:rPr>
        <w:fldChar w:fldCharType="begin" w:fldLock="1"/>
      </w:r>
      <w:r w:rsidR="0065107A">
        <w:rPr>
          <w:rFonts w:ascii="Calibri" w:eastAsia="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rPr>
        <w:fldChar w:fldCharType="separate"/>
      </w:r>
      <w:r w:rsidR="0065107A" w:rsidRPr="0065107A">
        <w:rPr>
          <w:rFonts w:ascii="Calibri" w:eastAsia="Calibri" w:hAnsi="Calibri" w:cs="Calibri"/>
          <w:noProof/>
          <w:vertAlign w:val="superscript"/>
        </w:rPr>
        <w:t>15</w:t>
      </w:r>
      <w:r w:rsidR="0065107A">
        <w:rPr>
          <w:rFonts w:ascii="Calibri" w:eastAsia="Calibri" w:hAnsi="Calibri" w:cs="Calibri"/>
        </w:rPr>
        <w:fldChar w:fldCharType="end"/>
      </w:r>
      <w:r w:rsidR="7A79A599" w:rsidRPr="636709EE">
        <w:rPr>
          <w:rFonts w:ascii="Calibri" w:eastAsia="Calibri" w:hAnsi="Calibri" w:cs="Calibri"/>
        </w:rPr>
        <w:t xml:space="preserve"> with </w:t>
      </w:r>
      <w:r w:rsidR="4F8A4346" w:rsidRPr="636709EE">
        <w:rPr>
          <w:rFonts w:ascii="Calibri" w:eastAsia="Calibri" w:hAnsi="Calibri" w:cs="Calibri"/>
        </w:rPr>
        <w:t>a</w:t>
      </w:r>
      <w:r w:rsidR="7A79A599" w:rsidRPr="636709EE">
        <w:rPr>
          <w:rFonts w:ascii="Calibri" w:eastAsia="Calibri" w:hAnsi="Calibri" w:cs="Calibri"/>
        </w:rPr>
        <w:t xml:space="preserve"> </w:t>
      </w:r>
      <w:r w:rsidR="6ED31848" w:rsidRPr="636709EE">
        <w:rPr>
          <w:rFonts w:ascii="Calibri" w:eastAsia="Calibri" w:hAnsi="Calibri" w:cs="Calibri"/>
        </w:rPr>
        <w:t xml:space="preserve">list of most urgent procedure </w:t>
      </w:r>
      <w:r w:rsidR="7A79A599" w:rsidRPr="636709EE">
        <w:rPr>
          <w:rFonts w:ascii="Calibri" w:eastAsia="Calibri" w:hAnsi="Calibri" w:cs="Calibri"/>
        </w:rPr>
        <w:t>in their hospital. When deciding what patients to schedule for next week, the</w:t>
      </w:r>
      <w:r w:rsidR="56B13C49" w:rsidRPr="636709EE">
        <w:rPr>
          <w:rFonts w:ascii="Calibri" w:eastAsia="Calibri" w:hAnsi="Calibri" w:cs="Calibri"/>
        </w:rPr>
        <w:t>se</w:t>
      </w:r>
      <w:r w:rsidR="7A79A599" w:rsidRPr="636709EE">
        <w:rPr>
          <w:rFonts w:ascii="Calibri" w:eastAsia="Calibri" w:hAnsi="Calibri" w:cs="Calibri"/>
        </w:rPr>
        <w:t xml:space="preserve"> proce</w:t>
      </w:r>
      <w:r w:rsidR="5021D06D" w:rsidRPr="636709EE">
        <w:rPr>
          <w:rFonts w:ascii="Calibri" w:eastAsia="Calibri" w:hAnsi="Calibri" w:cs="Calibri"/>
        </w:rPr>
        <w:t xml:space="preserve">dures </w:t>
      </w:r>
      <w:r w:rsidR="4B01435F" w:rsidRPr="636709EE">
        <w:rPr>
          <w:rFonts w:ascii="Calibri" w:eastAsia="Calibri" w:hAnsi="Calibri" w:cs="Calibri"/>
        </w:rPr>
        <w:t xml:space="preserve">should </w:t>
      </w:r>
      <w:r w:rsidR="5021D06D" w:rsidRPr="636709EE">
        <w:rPr>
          <w:rFonts w:ascii="Calibri" w:eastAsia="Calibri" w:hAnsi="Calibri" w:cs="Calibri"/>
        </w:rPr>
        <w:t xml:space="preserve">be scheduled first. If there is still </w:t>
      </w:r>
      <w:r w:rsidR="5F4F2F29" w:rsidRPr="636709EE">
        <w:rPr>
          <w:rFonts w:ascii="Calibri" w:eastAsia="Calibri" w:hAnsi="Calibri" w:cs="Calibri"/>
        </w:rPr>
        <w:t>remaining capacity</w:t>
      </w:r>
      <w:r w:rsidR="5021D06D" w:rsidRPr="636709EE">
        <w:rPr>
          <w:rFonts w:ascii="Calibri" w:eastAsia="Calibri" w:hAnsi="Calibri" w:cs="Calibri"/>
        </w:rPr>
        <w:t xml:space="preserve">, the team can </w:t>
      </w:r>
      <w:r w:rsidR="756992BD" w:rsidRPr="636709EE">
        <w:rPr>
          <w:rFonts w:ascii="Calibri" w:eastAsia="Calibri" w:hAnsi="Calibri" w:cs="Calibri"/>
        </w:rPr>
        <w:t xml:space="preserve">triage </w:t>
      </w:r>
      <w:r w:rsidR="5021D06D" w:rsidRPr="636709EE">
        <w:rPr>
          <w:rFonts w:ascii="Calibri" w:eastAsia="Calibri" w:hAnsi="Calibri" w:cs="Calibri"/>
        </w:rPr>
        <w:t xml:space="preserve">patients </w:t>
      </w:r>
      <w:r w:rsidR="2E7E70FD" w:rsidRPr="636709EE">
        <w:rPr>
          <w:rFonts w:ascii="Calibri" w:eastAsia="Calibri" w:hAnsi="Calibri" w:cs="Calibri"/>
        </w:rPr>
        <w:t xml:space="preserve">based on other criteria, e.g. </w:t>
      </w:r>
      <w:r w:rsidR="5021D06D" w:rsidRPr="636709EE">
        <w:rPr>
          <w:rFonts w:ascii="Calibri" w:eastAsia="Calibri" w:hAnsi="Calibri" w:cs="Calibri"/>
        </w:rPr>
        <w:t>longer waiting times</w:t>
      </w:r>
      <w:r w:rsidR="3CCC28F7" w:rsidRPr="636709EE">
        <w:rPr>
          <w:rFonts w:ascii="Calibri" w:eastAsia="Calibri" w:hAnsi="Calibri" w:cs="Calibri"/>
        </w:rPr>
        <w:t xml:space="preserve"> </w:t>
      </w:r>
      <w:r w:rsidR="5021D06D" w:rsidRPr="636709EE">
        <w:rPr>
          <w:rFonts w:ascii="Calibri" w:eastAsia="Calibri" w:hAnsi="Calibri" w:cs="Calibri"/>
        </w:rPr>
        <w:t xml:space="preserve">or </w:t>
      </w:r>
      <w:r w:rsidR="05D2C412" w:rsidRPr="636709EE">
        <w:rPr>
          <w:rFonts w:ascii="Calibri" w:eastAsia="Calibri" w:hAnsi="Calibri" w:cs="Calibri"/>
        </w:rPr>
        <w:t xml:space="preserve">high </w:t>
      </w:r>
      <w:r w:rsidR="59A88081" w:rsidRPr="636709EE">
        <w:rPr>
          <w:rFonts w:ascii="Calibri" w:eastAsia="Calibri" w:hAnsi="Calibri" w:cs="Calibri"/>
        </w:rPr>
        <w:t>risk on mortality</w:t>
      </w:r>
      <w:r w:rsidR="05D2C412" w:rsidRPr="636709EE">
        <w:rPr>
          <w:rFonts w:ascii="Calibri" w:eastAsia="Calibri" w:hAnsi="Calibri" w:cs="Calibri"/>
        </w:rPr>
        <w:t xml:space="preserve">. This </w:t>
      </w:r>
      <w:r w:rsidR="362DFC80" w:rsidRPr="636709EE">
        <w:rPr>
          <w:rFonts w:ascii="Calibri" w:eastAsia="Calibri" w:hAnsi="Calibri" w:cs="Calibri"/>
        </w:rPr>
        <w:t xml:space="preserve">more flexible </w:t>
      </w:r>
      <w:r w:rsidR="05D2C412" w:rsidRPr="636709EE">
        <w:rPr>
          <w:rFonts w:ascii="Calibri" w:eastAsia="Calibri" w:hAnsi="Calibri" w:cs="Calibri"/>
        </w:rPr>
        <w:t xml:space="preserve">approach </w:t>
      </w:r>
      <w:r w:rsidR="0AD75313" w:rsidRPr="636709EE">
        <w:rPr>
          <w:rFonts w:ascii="Calibri" w:eastAsia="Calibri" w:hAnsi="Calibri" w:cs="Calibri"/>
        </w:rPr>
        <w:t>would be consistent with rule ut</w:t>
      </w:r>
      <w:r w:rsidR="266BBEE4" w:rsidRPr="636709EE">
        <w:rPr>
          <w:rFonts w:ascii="Calibri" w:eastAsia="Calibri" w:hAnsi="Calibri" w:cs="Calibri"/>
        </w:rPr>
        <w:t>i</w:t>
      </w:r>
      <w:r w:rsidR="0AD75313" w:rsidRPr="636709EE">
        <w:rPr>
          <w:rFonts w:ascii="Calibri" w:eastAsia="Calibri" w:hAnsi="Calibri" w:cs="Calibri"/>
        </w:rPr>
        <w:t>litarianism</w:t>
      </w:r>
      <w:r w:rsidR="1780ACFE" w:rsidRPr="636709EE">
        <w:rPr>
          <w:rFonts w:ascii="Calibri" w:eastAsia="Calibri" w:hAnsi="Calibri" w:cs="Calibri"/>
        </w:rPr>
        <w:t xml:space="preserve">, which </w:t>
      </w:r>
      <w:r w:rsidR="570A6DA7" w:rsidRPr="636709EE">
        <w:rPr>
          <w:rFonts w:ascii="Calibri" w:eastAsia="Calibri" w:hAnsi="Calibri" w:cs="Calibri"/>
        </w:rPr>
        <w:t xml:space="preserve">emphasizes that rules should be adhered to which </w:t>
      </w:r>
      <w:r w:rsidR="570A6DA7" w:rsidRPr="636709EE">
        <w:rPr>
          <w:rFonts w:ascii="Calibri" w:eastAsia="Calibri" w:hAnsi="Calibri" w:cs="Calibri"/>
          <w:i/>
          <w:iCs/>
        </w:rPr>
        <w:t xml:space="preserve">in general </w:t>
      </w:r>
      <w:r w:rsidR="570A6DA7" w:rsidRPr="636709EE">
        <w:rPr>
          <w:rFonts w:ascii="Calibri" w:eastAsia="Calibri" w:hAnsi="Calibri" w:cs="Calibri"/>
        </w:rPr>
        <w:t>produce the most benefit</w:t>
      </w:r>
      <w:r w:rsidR="0065107A">
        <w:rPr>
          <w:rFonts w:ascii="Calibri" w:eastAsia="Calibri" w:hAnsi="Calibri" w:cs="Calibri"/>
        </w:rPr>
        <w:fldChar w:fldCharType="begin" w:fldLock="1"/>
      </w:r>
      <w:r w:rsidR="00A00A32">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rPr>
        <w:fldChar w:fldCharType="separate"/>
      </w:r>
      <w:r w:rsidR="00FD0B84" w:rsidRPr="00FD0B84">
        <w:rPr>
          <w:rFonts w:ascii="Calibri" w:eastAsia="Calibri" w:hAnsi="Calibri" w:cs="Calibri"/>
          <w:noProof/>
          <w:vertAlign w:val="superscript"/>
        </w:rPr>
        <w:t>2,14</w:t>
      </w:r>
      <w:r w:rsidR="0065107A">
        <w:rPr>
          <w:rFonts w:ascii="Calibri" w:eastAsia="Calibri" w:hAnsi="Calibri" w:cs="Calibri"/>
        </w:rPr>
        <w:fldChar w:fldCharType="end"/>
      </w:r>
      <w:r w:rsidR="0BC20918" w:rsidRPr="636709EE">
        <w:rPr>
          <w:rFonts w:ascii="Calibri" w:eastAsia="Calibri" w:hAnsi="Calibri" w:cs="Calibri"/>
        </w:rPr>
        <w:t xml:space="preserve">, while </w:t>
      </w:r>
      <w:r w:rsidR="270E3852" w:rsidRPr="636709EE">
        <w:rPr>
          <w:rFonts w:ascii="Calibri" w:eastAsia="Calibri" w:hAnsi="Calibri" w:cs="Calibri"/>
        </w:rPr>
        <w:t xml:space="preserve">it </w:t>
      </w:r>
      <w:r w:rsidR="0BC20918" w:rsidRPr="00121FE0">
        <w:rPr>
          <w:rFonts w:ascii="Calibri" w:eastAsia="Calibri" w:hAnsi="Calibri" w:cs="Calibri"/>
        </w:rPr>
        <w:t xml:space="preserve">also </w:t>
      </w:r>
      <w:r w:rsidR="122DDBC8" w:rsidRPr="00121FE0">
        <w:rPr>
          <w:rFonts w:ascii="Calibri" w:eastAsia="Calibri" w:hAnsi="Calibri" w:cs="Calibri"/>
        </w:rPr>
        <w:t>giv</w:t>
      </w:r>
      <w:r w:rsidR="58EAD2CB" w:rsidRPr="00121FE0">
        <w:rPr>
          <w:rFonts w:ascii="Calibri" w:eastAsia="Calibri" w:hAnsi="Calibri" w:cs="Calibri"/>
        </w:rPr>
        <w:t>es</w:t>
      </w:r>
      <w:r w:rsidR="0BC20918" w:rsidRPr="00121FE0">
        <w:rPr>
          <w:rFonts w:ascii="Calibri" w:eastAsia="Calibri" w:hAnsi="Calibri" w:cs="Calibri"/>
        </w:rPr>
        <w:t xml:space="preserve"> room </w:t>
      </w:r>
      <w:r w:rsidR="2739CEA8" w:rsidRPr="00121FE0">
        <w:rPr>
          <w:rFonts w:ascii="Calibri" w:eastAsia="Calibri" w:hAnsi="Calibri" w:cs="Calibri"/>
        </w:rPr>
        <w:t>to</w:t>
      </w:r>
      <w:r w:rsidR="6241B16A" w:rsidRPr="00121FE0">
        <w:rPr>
          <w:rFonts w:ascii="Calibri" w:eastAsia="Calibri" w:hAnsi="Calibri" w:cs="Calibri"/>
        </w:rPr>
        <w:t xml:space="preserve"> </w:t>
      </w:r>
      <w:r w:rsidR="00121FE0">
        <w:rPr>
          <w:rFonts w:ascii="Calibri" w:eastAsia="Calibri" w:hAnsi="Calibri" w:cs="Calibri"/>
        </w:rPr>
        <w:t>alternative</w:t>
      </w:r>
      <w:r w:rsidR="0BC20918" w:rsidRPr="636709EE">
        <w:rPr>
          <w:rFonts w:ascii="Calibri" w:eastAsia="Calibri" w:hAnsi="Calibri" w:cs="Calibri"/>
        </w:rPr>
        <w:t xml:space="preserve"> ethical perspecti</w:t>
      </w:r>
      <w:r w:rsidR="00A00A32">
        <w:rPr>
          <w:rFonts w:ascii="Calibri" w:eastAsia="Calibri" w:hAnsi="Calibri" w:cs="Calibri"/>
        </w:rPr>
        <w:t>ves such as the rule of rescue</w:t>
      </w:r>
      <w:r w:rsidR="002F3C82">
        <w:rPr>
          <w:rFonts w:ascii="Calibri" w:eastAsia="Calibri" w:hAnsi="Calibri" w:cs="Calibri"/>
        </w:rPr>
        <w:t>.</w:t>
      </w:r>
      <w:r w:rsidR="00A00A32">
        <w:rPr>
          <w:rFonts w:ascii="Calibri" w:eastAsia="Calibri" w:hAnsi="Calibri" w:cs="Calibri"/>
        </w:rPr>
        <w:fldChar w:fldCharType="begin" w:fldLock="1"/>
      </w:r>
      <w:r w:rsidR="00100057">
        <w:rPr>
          <w:rFonts w:ascii="Calibri" w:eastAsia="Calibri" w:hAnsi="Calibri" w:cs="Calibri"/>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rPr>
        <w:fldChar w:fldCharType="separate"/>
      </w:r>
      <w:r w:rsidR="00100057" w:rsidRPr="00DE14AF">
        <w:rPr>
          <w:rFonts w:ascii="Calibri" w:eastAsia="Calibri" w:hAnsi="Calibri" w:cs="Calibri"/>
          <w:noProof/>
          <w:vertAlign w:val="superscript"/>
          <w:lang w:val="nl-NL"/>
        </w:rPr>
        <w:t>81</w:t>
      </w:r>
      <w:r w:rsidR="00A00A32">
        <w:rPr>
          <w:rFonts w:ascii="Calibri" w:eastAsia="Calibri" w:hAnsi="Calibri" w:cs="Calibri"/>
        </w:rPr>
        <w:fldChar w:fldCharType="end"/>
      </w:r>
      <w:r w:rsidR="58EAD521" w:rsidRPr="00DE14AF">
        <w:rPr>
          <w:rFonts w:ascii="Calibri" w:eastAsia="Calibri" w:hAnsi="Calibri" w:cs="Calibri"/>
          <w:lang w:val="nl-NL"/>
        </w:rPr>
        <w:t xml:space="preserve"> More </w:t>
      </w:r>
      <w:proofErr w:type="spellStart"/>
      <w:r w:rsidR="58EAD521" w:rsidRPr="00DE14AF">
        <w:rPr>
          <w:rFonts w:ascii="Calibri" w:eastAsia="Calibri" w:hAnsi="Calibri" w:cs="Calibri"/>
          <w:lang w:val="nl-NL"/>
        </w:rPr>
        <w:t>implementation</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trategies</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houl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be</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xplore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and</w:t>
      </w:r>
      <w:proofErr w:type="spellEnd"/>
      <w:r w:rsidR="58EAD521" w:rsidRPr="00DE14AF">
        <w:rPr>
          <w:rFonts w:ascii="Calibri" w:eastAsia="Calibri" w:hAnsi="Calibri" w:cs="Calibri"/>
          <w:lang w:val="nl-NL"/>
        </w:rPr>
        <w:t xml:space="preserve"> </w:t>
      </w:r>
      <w:proofErr w:type="spellStart"/>
      <w:r w:rsidR="2B85ED4F" w:rsidRPr="00DE14AF">
        <w:rPr>
          <w:rFonts w:ascii="Calibri" w:eastAsia="Calibri" w:hAnsi="Calibri" w:cs="Calibri"/>
          <w:lang w:val="nl-NL"/>
        </w:rPr>
        <w:t>ethically</w:t>
      </w:r>
      <w:proofErr w:type="spellEnd"/>
      <w:r w:rsidR="2B85ED4F"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valuated</w:t>
      </w:r>
      <w:proofErr w:type="spellEnd"/>
      <w:r w:rsidR="58EAD521" w:rsidRPr="00DE14AF">
        <w:rPr>
          <w:rFonts w:ascii="Calibri" w:eastAsia="Calibri" w:hAnsi="Calibri" w:cs="Calibri"/>
          <w:lang w:val="nl-NL"/>
        </w:rPr>
        <w:t>.</w:t>
      </w:r>
    </w:p>
    <w:p w14:paraId="36F588C0" w14:textId="1ADE71C9" w:rsidR="00572679" w:rsidRDefault="00572679" w:rsidP="636709EE">
      <w:pPr>
        <w:rPr>
          <w:rFonts w:ascii="Calibri" w:eastAsia="Calibri" w:hAnsi="Calibri" w:cs="Calibri"/>
          <w:strike/>
          <w:lang w:val="nl-NL"/>
        </w:rPr>
      </w:pPr>
      <w:commentRangeStart w:id="115"/>
      <w:ins w:id="116" w:author="rob baatenburg de jong" w:date="2020-05-21T11:43:00Z">
        <w:r w:rsidRPr="00114092">
          <w:rPr>
            <w:rFonts w:ascii="Calibri" w:eastAsia="Calibri" w:hAnsi="Calibri" w:cs="Calibri"/>
            <w:strike/>
            <w:lang w:val="nl-NL"/>
          </w:rPr>
          <w:t xml:space="preserve">Hier moeten we ook nog iets zeggen over het feit dat we naar “gemiddelde” </w:t>
        </w:r>
        <w:proofErr w:type="spellStart"/>
        <w:r w:rsidRPr="00114092">
          <w:rPr>
            <w:rFonts w:ascii="Calibri" w:eastAsia="Calibri" w:hAnsi="Calibri" w:cs="Calibri"/>
            <w:strike/>
            <w:lang w:val="nl-NL"/>
          </w:rPr>
          <w:t>patienten</w:t>
        </w:r>
        <w:proofErr w:type="spellEnd"/>
        <w:r w:rsidRPr="00114092">
          <w:rPr>
            <w:rFonts w:ascii="Calibri" w:eastAsia="Calibri" w:hAnsi="Calibri" w:cs="Calibri"/>
            <w:strike/>
            <w:lang w:val="nl-NL"/>
          </w:rPr>
          <w:t xml:space="preserve"> kijken. Dat heeft het voordeel dat </w:t>
        </w:r>
      </w:ins>
      <w:ins w:id="117" w:author="rob baatenburg de jong" w:date="2020-05-21T11:44:00Z">
        <w:r w:rsidRPr="00114092">
          <w:rPr>
            <w:rFonts w:ascii="Calibri" w:eastAsia="Calibri" w:hAnsi="Calibri" w:cs="Calibri"/>
            <w:strike/>
            <w:lang w:val="nl-NL"/>
          </w:rPr>
          <w:t xml:space="preserve">er altijd nog een geïndividualiseerd besluit door arts en dokter genomen kan worden. </w:t>
        </w:r>
      </w:ins>
      <w:ins w:id="118" w:author="rob baatenburg de jong" w:date="2020-05-21T11:45:00Z">
        <w:r w:rsidRPr="00114092">
          <w:rPr>
            <w:rFonts w:ascii="Calibri" w:eastAsia="Calibri" w:hAnsi="Calibri" w:cs="Calibri"/>
            <w:strike/>
            <w:lang w:val="nl-NL"/>
          </w:rPr>
          <w:t>In dat</w:t>
        </w:r>
      </w:ins>
      <w:ins w:id="119" w:author="rob baatenburg de jong" w:date="2020-05-21T11:44:00Z">
        <w:r w:rsidRPr="00114092">
          <w:rPr>
            <w:rFonts w:ascii="Calibri" w:eastAsia="Calibri" w:hAnsi="Calibri" w:cs="Calibri"/>
            <w:strike/>
            <w:lang w:val="nl-NL"/>
          </w:rPr>
          <w:t xml:space="preserve"> besluit k</w:t>
        </w:r>
      </w:ins>
      <w:ins w:id="120" w:author="rob baatenburg de jong" w:date="2020-05-21T11:45:00Z">
        <w:r w:rsidRPr="00114092">
          <w:rPr>
            <w:rFonts w:ascii="Calibri" w:eastAsia="Calibri" w:hAnsi="Calibri" w:cs="Calibri"/>
            <w:strike/>
            <w:lang w:val="nl-NL"/>
          </w:rPr>
          <w:t xml:space="preserve">unnen overwegingen betreffende </w:t>
        </w:r>
        <w:proofErr w:type="spellStart"/>
        <w:r w:rsidRPr="00114092">
          <w:rPr>
            <w:rFonts w:ascii="Calibri" w:eastAsia="Calibri" w:hAnsi="Calibri" w:cs="Calibri"/>
            <w:strike/>
            <w:lang w:val="nl-NL"/>
          </w:rPr>
          <w:t>comorbiditeit</w:t>
        </w:r>
        <w:proofErr w:type="spellEnd"/>
        <w:r w:rsidRPr="00114092">
          <w:rPr>
            <w:rFonts w:ascii="Calibri" w:eastAsia="Calibri" w:hAnsi="Calibri" w:cs="Calibri"/>
            <w:strike/>
            <w:lang w:val="nl-NL"/>
          </w:rPr>
          <w:t>, stadium</w:t>
        </w:r>
      </w:ins>
      <w:ins w:id="121" w:author="rob baatenburg de jong" w:date="2020-05-21T11:44:00Z">
        <w:r w:rsidRPr="00114092">
          <w:rPr>
            <w:rFonts w:ascii="Calibri" w:eastAsia="Calibri" w:hAnsi="Calibri" w:cs="Calibri"/>
            <w:strike/>
            <w:lang w:val="nl-NL"/>
          </w:rPr>
          <w:t xml:space="preserve"> </w:t>
        </w:r>
      </w:ins>
      <w:ins w:id="122" w:author="rob baatenburg de jong" w:date="2020-05-21T11:45:00Z">
        <w:r w:rsidRPr="00114092">
          <w:rPr>
            <w:rFonts w:ascii="Calibri" w:eastAsia="Calibri" w:hAnsi="Calibri" w:cs="Calibri"/>
            <w:strike/>
            <w:lang w:val="nl-NL"/>
          </w:rPr>
          <w:t>en histologisch subtype worden meegenomen.</w:t>
        </w:r>
      </w:ins>
      <w:commentRangeEnd w:id="115"/>
      <w:r w:rsidR="00114092" w:rsidRPr="00114092">
        <w:rPr>
          <w:rStyle w:val="CommentReference"/>
          <w:strike/>
        </w:rPr>
        <w:commentReference w:id="115"/>
      </w:r>
    </w:p>
    <w:p w14:paraId="4C37FD58" w14:textId="740DC901" w:rsidR="00EC198C" w:rsidRPr="00EC198C" w:rsidRDefault="00EC198C" w:rsidP="00EC198C">
      <w:pPr>
        <w:rPr>
          <w:rFonts w:ascii="Calibri" w:eastAsia="Calibri" w:hAnsi="Calibri" w:cs="Calibri"/>
          <w:i/>
          <w:lang w:val="nl-NL"/>
        </w:rPr>
      </w:pPr>
      <w:proofErr w:type="spellStart"/>
      <w:r w:rsidRPr="00EC198C">
        <w:rPr>
          <w:rFonts w:ascii="Calibri" w:eastAsia="Calibri" w:hAnsi="Calibri" w:cs="Calibri"/>
          <w:i/>
          <w:lang w:val="nl-NL"/>
        </w:rPr>
        <w:t>JvS</w:t>
      </w:r>
      <w:proofErr w:type="spellEnd"/>
      <w:r w:rsidRPr="00EC198C">
        <w:rPr>
          <w:rFonts w:ascii="Calibri" w:eastAsia="Calibri" w:hAnsi="Calibri" w:cs="Calibri"/>
          <w:i/>
          <w:lang w:val="nl-NL"/>
        </w:rPr>
        <w:t xml:space="preserve"> Ook van belang of er alternatieven zijn. Zo vertelde Frank </w:t>
      </w:r>
      <w:proofErr w:type="spellStart"/>
      <w:r w:rsidRPr="00EC198C">
        <w:rPr>
          <w:rFonts w:ascii="Calibri" w:eastAsia="Calibri" w:hAnsi="Calibri" w:cs="Calibri"/>
          <w:i/>
          <w:lang w:val="nl-NL"/>
        </w:rPr>
        <w:t>Leebeek</w:t>
      </w:r>
      <w:proofErr w:type="spellEnd"/>
      <w:r w:rsidRPr="00EC198C">
        <w:rPr>
          <w:rFonts w:ascii="Calibri" w:eastAsia="Calibri" w:hAnsi="Calibri" w:cs="Calibri"/>
          <w:i/>
          <w:lang w:val="nl-NL"/>
        </w:rPr>
        <w:t xml:space="preserve">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w:t>
      </w:r>
      <w:proofErr w:type="spellStart"/>
      <w:r w:rsidRPr="00EC198C">
        <w:rPr>
          <w:rFonts w:ascii="Calibri" w:eastAsia="Calibri" w:hAnsi="Calibri" w:cs="Calibri"/>
          <w:i/>
          <w:lang w:val="nl-NL"/>
        </w:rPr>
        <w:t>angineize</w:t>
      </w:r>
      <w:proofErr w:type="spellEnd"/>
      <w:r w:rsidRPr="00EC198C">
        <w:rPr>
          <w:rFonts w:ascii="Calibri" w:eastAsia="Calibri" w:hAnsi="Calibri" w:cs="Calibri"/>
          <w:i/>
          <w:lang w:val="nl-NL"/>
        </w:rPr>
        <w:t xml:space="preserve"> klachten waardoor CBG zonder schade kan worden uit/afgesteld. </w:t>
      </w:r>
    </w:p>
    <w:p w14:paraId="6D6DDC31" w14:textId="5D483F35" w:rsidR="602F10CA" w:rsidRDefault="00114092" w:rsidP="636709EE">
      <w:r>
        <w:t xml:space="preserve">There </w:t>
      </w:r>
      <w:r w:rsidR="004A341F">
        <w:t xml:space="preserve">are </w:t>
      </w:r>
      <w:r>
        <w:t xml:space="preserve">practical </w:t>
      </w:r>
      <w:r w:rsidR="00DE14AF">
        <w:t>advantage</w:t>
      </w:r>
      <w:r w:rsidR="00163436">
        <w:t>s</w:t>
      </w:r>
      <w:r w:rsidR="00DE14AF">
        <w:t xml:space="preserve"> of comp</w:t>
      </w:r>
      <w:r>
        <w:t>aring “average</w:t>
      </w:r>
      <w:r w:rsidR="00DE14AF">
        <w:t xml:space="preserve"> patients</w:t>
      </w:r>
      <w:r>
        <w:t>”</w:t>
      </w:r>
      <w:r w:rsidR="00DE14AF">
        <w:t xml:space="preserve"> on urgency</w:t>
      </w:r>
      <w:r>
        <w:t>, despite the fact that there is no such thing as an “average patient”</w:t>
      </w:r>
      <w:r w:rsidR="00163436">
        <w:t xml:space="preserve">: </w:t>
      </w:r>
      <w:r>
        <w:t>I</w:t>
      </w:r>
      <w:r w:rsidR="00DE14AF">
        <w:t xml:space="preserve">t prevents </w:t>
      </w:r>
      <w:r w:rsidR="0E6C43DB" w:rsidRPr="636709EE">
        <w:t xml:space="preserve">our approach </w:t>
      </w:r>
      <w:r w:rsidR="00DE14AF">
        <w:t xml:space="preserve">from </w:t>
      </w:r>
      <w:r w:rsidR="0E6C43DB" w:rsidRPr="636709EE">
        <w:t xml:space="preserve">systematically </w:t>
      </w:r>
      <w:r w:rsidR="00DE14AF">
        <w:t>discriminating</w:t>
      </w:r>
      <w:r w:rsidR="48CD4D8A" w:rsidRPr="636709EE">
        <w:t xml:space="preserve"> a</w:t>
      </w:r>
      <w:r w:rsidR="00935F63">
        <w:t>gainst a</w:t>
      </w:r>
      <w:r w:rsidR="48CD4D8A" w:rsidRPr="636709EE">
        <w:t xml:space="preserve"> specific group of patients. </w:t>
      </w:r>
      <w:r w:rsidR="00DE14AF">
        <w:t xml:space="preserve">Our </w:t>
      </w:r>
      <w:r w:rsidR="29387619" w:rsidRPr="636709EE">
        <w:t>approach</w:t>
      </w:r>
      <w:r w:rsidR="0046477A">
        <w:t xml:space="preserve"> would</w:t>
      </w:r>
      <w:r w:rsidR="29387619" w:rsidRPr="636709EE">
        <w:t xml:space="preserve"> </w:t>
      </w:r>
      <w:r w:rsidR="5D91A60C" w:rsidRPr="636709EE">
        <w:t xml:space="preserve">only discriminate if </w:t>
      </w:r>
      <w:r w:rsidR="4FA7C0D5" w:rsidRPr="636709EE">
        <w:t xml:space="preserve">specific socioeconomic groups </w:t>
      </w:r>
      <w:r w:rsidR="00DE14AF">
        <w:t xml:space="preserve">would </w:t>
      </w:r>
      <w:r w:rsidR="5D91A60C" w:rsidRPr="636709EE">
        <w:t xml:space="preserve">suffer </w:t>
      </w:r>
      <w:r w:rsidR="1BD4C71D" w:rsidRPr="636709EE">
        <w:t xml:space="preserve">more frequently </w:t>
      </w:r>
      <w:r w:rsidR="5D91A60C" w:rsidRPr="636709EE">
        <w:t xml:space="preserve">from diseases that </w:t>
      </w:r>
      <w:r w:rsidR="60D866F1" w:rsidRPr="636709EE">
        <w:t>are less urgent</w:t>
      </w:r>
      <w:r w:rsidR="5368A29C" w:rsidRPr="636709EE">
        <w:t xml:space="preserve"> (</w:t>
      </w:r>
      <w:r w:rsidR="735D5917" w:rsidRPr="636709EE">
        <w:t xml:space="preserve">e.g. </w:t>
      </w:r>
      <w:r w:rsidR="5368A29C" w:rsidRPr="636709EE">
        <w:t xml:space="preserve">high-grade glioma, </w:t>
      </w:r>
      <w:r w:rsidR="0099203E">
        <w:t xml:space="preserve">metastasized </w:t>
      </w:r>
      <w:r w:rsidR="5368A29C" w:rsidRPr="636709EE">
        <w:t>colon</w:t>
      </w:r>
      <w:r w:rsidR="6974A650" w:rsidRPr="636709EE">
        <w:t xml:space="preserve"> </w:t>
      </w:r>
      <w:r w:rsidR="5368A29C" w:rsidRPr="636709EE">
        <w:t>carcinoma)</w:t>
      </w:r>
      <w:r w:rsidR="60D866F1" w:rsidRPr="636709EE">
        <w:t xml:space="preserve">. </w:t>
      </w:r>
      <w:r w:rsidR="5DD0F9F7" w:rsidRPr="636709EE">
        <w:t xml:space="preserve">It is </w:t>
      </w:r>
      <w:r w:rsidR="666C5E60" w:rsidRPr="636709EE">
        <w:t xml:space="preserve">known </w:t>
      </w:r>
      <w:r w:rsidR="5DD0F9F7" w:rsidRPr="636709EE">
        <w:t>that</w:t>
      </w:r>
      <w:r w:rsidR="60340CB0" w:rsidRPr="636709EE">
        <w:t xml:space="preserve"> </w:t>
      </w:r>
      <w:r w:rsidR="35FB8816" w:rsidRPr="636709EE">
        <w:t xml:space="preserve">lower socioeconomic groups are more prone to develop cancers </w:t>
      </w:r>
      <w:r w:rsidR="41658E0B" w:rsidRPr="636709EE">
        <w:t>that have clear association with unhealthy behavior,</w:t>
      </w:r>
      <w:r w:rsidR="1EC3C82A" w:rsidRPr="636709EE">
        <w:t xml:space="preserve"> such as lung cancer</w:t>
      </w:r>
      <w:r w:rsidR="002F3C82">
        <w:t>.</w:t>
      </w:r>
      <w:r w:rsidR="0065107A">
        <w:fldChar w:fldCharType="begin" w:fldLock="1"/>
      </w:r>
      <w:r w:rsidR="00100057">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fldChar w:fldCharType="separate"/>
      </w:r>
      <w:r w:rsidR="00100057" w:rsidRPr="00100057">
        <w:rPr>
          <w:noProof/>
          <w:vertAlign w:val="superscript"/>
        </w:rPr>
        <w:t>82</w:t>
      </w:r>
      <w:r w:rsidR="0065107A">
        <w:fldChar w:fldCharType="end"/>
      </w:r>
      <w:r w:rsidR="35FB8816" w:rsidRPr="636709EE">
        <w:t xml:space="preserve"> </w:t>
      </w:r>
      <w:r w:rsidR="2BEA608D" w:rsidRPr="636709EE">
        <w:t xml:space="preserve">However, </w:t>
      </w:r>
      <w:r w:rsidR="4DC9117E" w:rsidRPr="636709EE">
        <w:t xml:space="preserve">these diseases do not systematically rank low </w:t>
      </w:r>
      <w:r w:rsidR="0099203E">
        <w:t>in our approach</w:t>
      </w:r>
      <w:r w:rsidR="4DC9117E" w:rsidRPr="636709EE">
        <w:t>.</w:t>
      </w:r>
      <w:r>
        <w:t xml:space="preserve"> </w:t>
      </w:r>
      <w:r w:rsidR="00163436">
        <w:t>Moreover</w:t>
      </w:r>
      <w:r>
        <w:t>, by comparing the average patients across specialties on urgency, we give way to shared decision making: we feel that next to a quantitative estimation of urgency</w:t>
      </w:r>
      <w:r w:rsidR="00EB10CE">
        <w:t xml:space="preserve"> from a utilitarian perspective</w:t>
      </w:r>
      <w:r>
        <w:t>, individual patient’s preferences</w:t>
      </w:r>
      <w:r w:rsidR="00D60885">
        <w:t>,</w:t>
      </w:r>
      <w:r>
        <w:t xml:space="preserve"> </w:t>
      </w:r>
      <w:r w:rsidR="00D60885">
        <w:t xml:space="preserve">social contexts, and </w:t>
      </w:r>
      <w:commentRangeStart w:id="123"/>
      <w:r w:rsidR="00D60885">
        <w:t xml:space="preserve">comorbidity </w:t>
      </w:r>
      <w:commentRangeEnd w:id="123"/>
      <w:r w:rsidR="00985DBF">
        <w:rPr>
          <w:rStyle w:val="CommentReference"/>
        </w:rPr>
        <w:commentReference w:id="123"/>
      </w:r>
      <w:r>
        <w:t>should also be included in decision making process of prioritization.</w:t>
      </w:r>
    </w:p>
    <w:p w14:paraId="0E8CB91A" w14:textId="21C11A0A" w:rsidR="006479D9" w:rsidRDefault="006479D9" w:rsidP="006479D9">
      <w: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t xml:space="preserve"> no</w:t>
      </w:r>
      <w:r>
        <w:t xml:space="preserve">t incorporate the potential reduction of QoL due to these adverse events or QoL reduction of a temporary period of recovery after surgery. Because of these assumptions, the overall QALYs associated with the surgery should </w:t>
      </w:r>
      <w:r>
        <w:lastRenderedPageBreak/>
        <w:t xml:space="preserve">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6D27F5" w:rsidRDefault="37034C94" w:rsidP="636709EE">
      <w:pPr>
        <w:rPr>
          <w:rFonts w:eastAsiaTheme="minorEastAsia"/>
        </w:rPr>
      </w:pPr>
      <w:r w:rsidRPr="636709EE">
        <w:t>Second, w</w:t>
      </w:r>
      <w:r w:rsidR="780220E6" w:rsidRPr="636709EE">
        <w:t>e d</w:t>
      </w:r>
      <w:r w:rsidR="006479D9">
        <w:t xml:space="preserve">id </w:t>
      </w:r>
      <w:r w:rsidR="780220E6" w:rsidRPr="636709EE">
        <w:t xml:space="preserve">not take the risk of </w:t>
      </w:r>
      <w:r w:rsidR="36C2E126" w:rsidRPr="636709EE">
        <w:t>the coronavirus transmission</w:t>
      </w:r>
      <w:r w:rsidR="780220E6" w:rsidRPr="636709EE">
        <w:t xml:space="preserve"> (patient – doctor, doctor – patient) and the possible </w:t>
      </w:r>
      <w:r w:rsidR="7C29E69F" w:rsidRPr="636709EE">
        <w:t xml:space="preserve">consequences for the patient population </w:t>
      </w:r>
      <w:r w:rsidR="00654393">
        <w:t>i</w:t>
      </w:r>
      <w:r w:rsidR="7C29E69F" w:rsidRPr="636709EE">
        <w:t>nto account. Several groups are currently studying the effects of upscaling surgery on the COVID-1</w:t>
      </w:r>
      <w:r w:rsidR="4C312EA8" w:rsidRPr="636709EE">
        <w:t>9</w:t>
      </w:r>
      <w:r w:rsidR="7C29E69F" w:rsidRPr="636709EE">
        <w:t xml:space="preserve"> transmission</w:t>
      </w:r>
      <w:r w:rsidR="00654393">
        <w:t xml:space="preserve"> (</w:t>
      </w:r>
      <w:commentRangeStart w:id="124"/>
      <w:r w:rsidR="00654393">
        <w:t>cite</w:t>
      </w:r>
      <w:commentRangeEnd w:id="124"/>
      <w:r w:rsidR="00654393">
        <w:rPr>
          <w:rStyle w:val="CommentReference"/>
        </w:rPr>
        <w:commentReference w:id="124"/>
      </w:r>
      <w:r w:rsidR="00654393">
        <w:t>)</w:t>
      </w:r>
      <w:r w:rsidR="7C29E69F" w:rsidRPr="636709EE">
        <w:t xml:space="preserve">. </w:t>
      </w:r>
      <w:r w:rsidR="001F69FD">
        <w:t xml:space="preserve">It is conceivable that these </w:t>
      </w:r>
      <w:r w:rsidR="7C29E69F" w:rsidRPr="636709EE">
        <w:t xml:space="preserve">results </w:t>
      </w:r>
      <w:r w:rsidR="001F69FD">
        <w:t xml:space="preserve">might be </w:t>
      </w:r>
      <w:r w:rsidR="2314D40D" w:rsidRPr="636709EE">
        <w:t xml:space="preserve">relevant to </w:t>
      </w:r>
      <w:proofErr w:type="gramStart"/>
      <w:r w:rsidR="2314D40D" w:rsidRPr="636709EE">
        <w:t xml:space="preserve">take into </w:t>
      </w:r>
      <w:r w:rsidR="001F69FD">
        <w:t>account</w:t>
      </w:r>
      <w:proofErr w:type="gramEnd"/>
      <w:r w:rsidR="001F69FD">
        <w:t xml:space="preserve"> when prioritizing surgical procedures</w:t>
      </w:r>
      <w:r w:rsidR="006479D9">
        <w:t xml:space="preserve"> during a pandemic.</w:t>
      </w:r>
    </w:p>
    <w:p w14:paraId="5B98ADB8" w14:textId="77A47386" w:rsidR="741EF303" w:rsidRDefault="2EC87C9A" w:rsidP="636709EE">
      <w:r w:rsidRPr="636709EE">
        <w:t xml:space="preserve">Third, we used a linear approximation to quantify urgency by delaying surgery up to a year. </w:t>
      </w:r>
      <w:r w:rsidR="001F69FD">
        <w:t>S</w:t>
      </w:r>
      <w:r w:rsidRPr="636709EE">
        <w:t xml:space="preserve">ome procedures did show a </w:t>
      </w:r>
      <w:r w:rsidR="001F69FD">
        <w:t xml:space="preserve">slightly </w:t>
      </w:r>
      <w:r w:rsidRPr="636709EE">
        <w:t xml:space="preserve">steeper </w:t>
      </w:r>
      <w:r w:rsidR="001F69FD">
        <w:t>de</w:t>
      </w:r>
      <w:r w:rsidRPr="636709EE">
        <w:t>crease</w:t>
      </w:r>
      <w:r w:rsidR="6C98DE37" w:rsidRPr="636709EE">
        <w:t xml:space="preserve"> in the first phase of delay. </w:t>
      </w:r>
      <w:r w:rsidR="0BBF3570" w:rsidRPr="636709EE">
        <w:t xml:space="preserve">We have chosen for this pragmatic approach because </w:t>
      </w:r>
      <w:r w:rsidR="001F69FD">
        <w:t>we did not specifically design the model to validly estimate the curvature in this descend.</w:t>
      </w:r>
    </w:p>
    <w:p w14:paraId="60120856" w14:textId="35E0BE68" w:rsidR="741EF303" w:rsidRDefault="2EC87C9A" w:rsidP="636709EE">
      <w:r w:rsidRPr="636709EE">
        <w:t>Fourth</w:t>
      </w:r>
      <w:r w:rsidR="41D95270" w:rsidRPr="636709EE">
        <w:t xml:space="preserve">, there are methodological issues with the fact that we calculated QALYs by the disutility weights by the WHO. </w:t>
      </w:r>
      <w:commentRangeStart w:id="125"/>
      <w:r w:rsidR="41D95270" w:rsidRPr="636709EE">
        <w:rPr>
          <w:highlight w:val="yellow"/>
        </w:rPr>
        <w:t>…</w:t>
      </w:r>
      <w:r w:rsidR="7E6DAD03" w:rsidRPr="636709EE">
        <w:rPr>
          <w:highlight w:val="yellow"/>
        </w:rPr>
        <w:t xml:space="preserve"> </w:t>
      </w:r>
      <w:commentRangeEnd w:id="125"/>
      <w:r w:rsidR="00FE2640">
        <w:rPr>
          <w:rStyle w:val="CommentReference"/>
        </w:rPr>
        <w:commentReference w:id="125"/>
      </w:r>
      <w:r w:rsidR="7E6DAD03" w:rsidRPr="636709EE">
        <w:t xml:space="preserve"> There are also multiple methodological, ethical, and </w:t>
      </w:r>
      <w:r w:rsidR="54C66DAE" w:rsidRPr="636709EE">
        <w:t xml:space="preserve">contextual </w:t>
      </w:r>
      <w:r w:rsidR="7E6DAD03" w:rsidRPr="636709EE">
        <w:t>disadvantages of using QALYs</w:t>
      </w:r>
      <w:r w:rsidR="002F3C82">
        <w:t>.</w:t>
      </w:r>
      <w:r w:rsidR="00055008">
        <w:fldChar w:fldCharType="begin" w:fldLock="1"/>
      </w:r>
      <w:r w:rsidR="00100057">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fldChar w:fldCharType="separate"/>
      </w:r>
      <w:r w:rsidR="00100057" w:rsidRPr="00100057">
        <w:rPr>
          <w:noProof/>
          <w:vertAlign w:val="superscript"/>
        </w:rPr>
        <w:t>83</w:t>
      </w:r>
      <w:r w:rsidR="00055008">
        <w:fldChar w:fldCharType="end"/>
      </w:r>
    </w:p>
    <w:p w14:paraId="56125328" w14:textId="4AE39885" w:rsidR="741EF303" w:rsidRDefault="6EE3B022" w:rsidP="636709EE">
      <w:r w:rsidRPr="636709EE">
        <w:t xml:space="preserve">Our model was tailored to the Dutch context by using the Dutch discount rate, and Dutch registry data. </w:t>
      </w:r>
      <w:r w:rsidR="00CB2BA0">
        <w:t>However, a</w:t>
      </w:r>
      <w:r w:rsidR="49092B44" w:rsidRPr="636709EE">
        <w:t xml:space="preserve"> substantial amount of the evidence used in the model </w:t>
      </w:r>
      <w:r w:rsidR="00CB2BA0">
        <w:t xml:space="preserve">originated </w:t>
      </w:r>
      <w:r w:rsidR="49092B44" w:rsidRPr="636709EE">
        <w:t xml:space="preserve">from various non-Dutch sources. </w:t>
      </w:r>
      <w:r w:rsidR="00CB2BA0">
        <w:t>Moreover</w:t>
      </w:r>
      <w:r w:rsidR="00CB2BA0" w:rsidRPr="636709EE">
        <w:t xml:space="preserve">, with simple modifications, and using </w:t>
      </w:r>
      <w:r w:rsidR="00CB2BA0">
        <w:t>inter</w:t>
      </w:r>
      <w:r w:rsidR="00CB2BA0" w:rsidRPr="636709EE">
        <w:t>national data, the model can easily be applied to different context</w:t>
      </w:r>
      <w:r w:rsidR="00CB2BA0">
        <w:t>s</w:t>
      </w:r>
      <w:r w:rsidR="00CB2BA0" w:rsidRPr="636709EE">
        <w:t xml:space="preserve">. </w:t>
      </w:r>
      <w:r w:rsidR="00CB2BA0">
        <w:t>W</w:t>
      </w:r>
      <w:r w:rsidR="49092B44" w:rsidRPr="636709EE">
        <w:t xml:space="preserve">e </w:t>
      </w:r>
      <w:r w:rsidR="00CB2BA0">
        <w:t xml:space="preserve">believe </w:t>
      </w:r>
      <w:r w:rsidR="49092B44" w:rsidRPr="636709EE">
        <w:t>that the ranking of urgency would not be affected</w:t>
      </w:r>
      <w:r w:rsidRPr="636709EE">
        <w:t xml:space="preserve"> </w:t>
      </w:r>
      <w:r w:rsidR="2DFD0356" w:rsidRPr="636709EE">
        <w:t xml:space="preserve">substantially by </w:t>
      </w:r>
      <w:r w:rsidR="00CB2BA0">
        <w:t xml:space="preserve">including </w:t>
      </w:r>
      <w:r w:rsidR="2DFD0356" w:rsidRPr="636709EE">
        <w:t>other survival data.</w:t>
      </w:r>
    </w:p>
    <w:p w14:paraId="5D4FC2B0" w14:textId="1C5A050C" w:rsidR="16B1F3C2" w:rsidRDefault="39703ABB" w:rsidP="5911DDBD">
      <w:r w:rsidRPr="5911DDBD">
        <w:t>We are aware that t</w:t>
      </w:r>
      <w:r w:rsidR="7C307459" w:rsidRPr="5911DDBD">
        <w:t xml:space="preserve">he mentioned limitations </w:t>
      </w:r>
      <w:r w:rsidR="11458402" w:rsidRPr="5911DDBD">
        <w:t xml:space="preserve">seriously </w:t>
      </w:r>
      <w:r w:rsidR="5DA230B5" w:rsidRPr="5911DDBD">
        <w:t>i</w:t>
      </w:r>
      <w:r w:rsidR="11458402" w:rsidRPr="5911DDBD">
        <w:t>mpact the validity of our estimates</w:t>
      </w:r>
      <w:r w:rsidR="6B258711" w:rsidRPr="5911DDBD">
        <w:t xml:space="preserve">. </w:t>
      </w:r>
      <w:r w:rsidR="2DF83926" w:rsidRPr="5911DDBD">
        <w:t xml:space="preserve">However, </w:t>
      </w:r>
      <w:r w:rsidR="00993323">
        <w:t>our approach</w:t>
      </w:r>
      <w:r w:rsidR="2DF83926" w:rsidRPr="5911DDBD">
        <w:t xml:space="preserve"> is more </w:t>
      </w:r>
      <w:r w:rsidR="7C529DDB" w:rsidRPr="5911DDBD">
        <w:t>transparent</w:t>
      </w:r>
      <w:r w:rsidR="2DF83926" w:rsidRPr="5911DDBD">
        <w:t xml:space="preserve">, more </w:t>
      </w:r>
      <w:r w:rsidR="19119E53" w:rsidRPr="5911DDBD">
        <w:t>evidence-based, and more</w:t>
      </w:r>
      <w:r w:rsidR="2DF83926" w:rsidRPr="5911DDBD">
        <w:t xml:space="preserve"> </w:t>
      </w:r>
      <w:r w:rsidR="1330653F" w:rsidRPr="5911DDBD">
        <w:t>objective than the alternative strategy</w:t>
      </w:r>
      <w:r w:rsidR="00993323">
        <w:t xml:space="preserve"> of </w:t>
      </w:r>
      <w:r w:rsidR="620D2CC0" w:rsidRPr="5911DDBD">
        <w:t>triag</w:t>
      </w:r>
      <w:r w:rsidR="1ADB66BE" w:rsidRPr="5911DDBD">
        <w:t>ing</w:t>
      </w:r>
      <w:r w:rsidR="620D2CC0" w:rsidRPr="5911DDBD">
        <w:t xml:space="preserve"> based on expert opinion</w:t>
      </w:r>
      <w:r w:rsidR="041C02C3" w:rsidRPr="5911DDBD">
        <w:t xml:space="preserve">. </w:t>
      </w:r>
      <w:r w:rsidR="3A40F77C" w:rsidRPr="5911DDBD">
        <w:t xml:space="preserve">Moreover, the model can be developed further by also </w:t>
      </w:r>
      <w:r w:rsidR="17DD4660" w:rsidRPr="5911DDBD">
        <w:t>model</w:t>
      </w:r>
      <w:r w:rsidR="3A40F77C" w:rsidRPr="5911DDBD">
        <w:t>ing complications</w:t>
      </w:r>
      <w:r w:rsidR="00572679">
        <w:t>,</w:t>
      </w:r>
      <w:r w:rsidR="3A40F77C" w:rsidRPr="5911DDBD">
        <w:t xml:space="preserve"> recovery period</w:t>
      </w:r>
      <w:r w:rsidR="4EC00C1D" w:rsidRPr="5911DDBD">
        <w:t>s</w:t>
      </w:r>
      <w:r w:rsidR="00572679">
        <w:t xml:space="preserve"> and </w:t>
      </w:r>
      <w:r w:rsidR="007E0637">
        <w:t xml:space="preserve">the effect of </w:t>
      </w:r>
      <w:r w:rsidR="00572679">
        <w:t>comorbidity</w:t>
      </w:r>
      <w:r w:rsidR="007E0637">
        <w:t xml:space="preserve"> on survival</w:t>
      </w:r>
      <w:r w:rsidR="3A40F77C" w:rsidRPr="5911DDBD">
        <w:t xml:space="preserve">. </w:t>
      </w:r>
      <w:r w:rsidR="041C02C3" w:rsidRPr="5911DDBD">
        <w:t>Therefore</w:t>
      </w:r>
      <w:r w:rsidR="6E9EF443" w:rsidRPr="5911DDBD">
        <w:t xml:space="preserve">, </w:t>
      </w:r>
      <w:r w:rsidR="361E8467" w:rsidRPr="5911DDBD">
        <w:t xml:space="preserve">this study </w:t>
      </w:r>
      <w:r w:rsidR="041C02C3" w:rsidRPr="5911DDBD">
        <w:t xml:space="preserve">can be considered the first step towards a </w:t>
      </w:r>
      <w:r w:rsidR="005847E3">
        <w:t>triaging strategy which</w:t>
      </w:r>
      <w:r w:rsidR="0D2479D4" w:rsidRPr="5911DDBD">
        <w:t xml:space="preserve"> </w:t>
      </w:r>
      <w:r w:rsidR="005847E3">
        <w:t xml:space="preserve">optimizes </w:t>
      </w:r>
      <w:r w:rsidR="69C71681" w:rsidRPr="5911DDBD">
        <w:t xml:space="preserve">surgical benefit </w:t>
      </w:r>
      <w:r w:rsidR="0D2479D4" w:rsidRPr="5911DDBD">
        <w:t>in times of scarcity</w:t>
      </w:r>
      <w:r w:rsidR="7D381909" w:rsidRPr="5911DDBD">
        <w:t xml:space="preserve"> in surgical capacity</w:t>
      </w:r>
      <w:r w:rsidR="005847E3">
        <w:t>,</w:t>
      </w:r>
      <w:r w:rsidR="61C50CF9" w:rsidRPr="5911DDBD">
        <w:t xml:space="preserve"> such as during the COVID-19 pandemic</w:t>
      </w:r>
      <w:r w:rsidR="0D2479D4" w:rsidRPr="5911DDBD">
        <w:t>.</w:t>
      </w:r>
      <w:r w:rsidR="70205A88" w:rsidRPr="5911DDBD">
        <w:t xml:space="preserve"> The next steps </w:t>
      </w:r>
      <w:r w:rsidR="1FBA5221" w:rsidRPr="5911DDBD">
        <w:t>includ</w:t>
      </w:r>
      <w:r w:rsidR="70205A88" w:rsidRPr="5911DDBD">
        <w:t>e consider</w:t>
      </w:r>
      <w:r w:rsidR="5C9539BC" w:rsidRPr="5911DDBD">
        <w:t>ing</w:t>
      </w:r>
      <w:r w:rsidR="70205A88" w:rsidRPr="5911DDBD">
        <w:t xml:space="preserve"> a wider range of </w:t>
      </w:r>
      <w:r w:rsidR="005847E3">
        <w:t>procedures</w:t>
      </w:r>
      <w:r w:rsidR="70205A88" w:rsidRPr="5911DDBD">
        <w:t>, explor</w:t>
      </w:r>
      <w:r w:rsidR="23CFEB28" w:rsidRPr="5911DDBD">
        <w:t>ing</w:t>
      </w:r>
      <w:r w:rsidR="70205A88" w:rsidRPr="5911DDBD">
        <w:t xml:space="preserve"> and evaluat</w:t>
      </w:r>
      <w:r w:rsidR="4FA1F400" w:rsidRPr="5911DDBD">
        <w:t>ing</w:t>
      </w:r>
      <w:r w:rsidR="70205A88" w:rsidRPr="5911DDBD">
        <w:t xml:space="preserve"> implementation strategies, and apply</w:t>
      </w:r>
      <w:r w:rsidR="39635341" w:rsidRPr="5911DDBD">
        <w:t>ing</w:t>
      </w:r>
      <w:r w:rsidR="70205A88" w:rsidRPr="5911DDBD">
        <w:t xml:space="preserve"> the model to a variety of settings.</w:t>
      </w:r>
      <w:r w:rsidR="0D2479D4" w:rsidRPr="5911DDBD">
        <w:t xml:space="preserve"> </w:t>
      </w:r>
    </w:p>
    <w:p w14:paraId="76EFFCBE" w14:textId="76FE38C0" w:rsidR="5C079743" w:rsidRDefault="5C079743" w:rsidP="636709EE">
      <w:r w:rsidRPr="636709EE">
        <w:rPr>
          <w:rFonts w:asciiTheme="majorHAnsi" w:eastAsiaTheme="majorEastAsia" w:hAnsiTheme="majorHAnsi" w:cstheme="majorBidi"/>
          <w:color w:val="1F4D78"/>
        </w:rPr>
        <w:t>Conclusion</w:t>
      </w:r>
    </w:p>
    <w:p w14:paraId="7C0BF022" w14:textId="0FBDF392" w:rsidR="00AC6F5A" w:rsidRDefault="00AC6F5A" w:rsidP="636709EE">
      <w:pPr>
        <w:spacing w:line="257" w:lineRule="auto"/>
        <w:rPr>
          <w:rFonts w:ascii="Calibri" w:eastAsia="Calibri" w:hAnsi="Calibri" w:cs="Calibri"/>
        </w:rPr>
      </w:pPr>
      <w:r w:rsidRPr="5911DDBD">
        <w:rPr>
          <w:rFonts w:ascii="Calibri" w:eastAsia="Calibri" w:hAnsi="Calibri" w:cs="Calibri"/>
        </w:rPr>
        <w:t xml:space="preserve">Our decision model guides </w:t>
      </w:r>
      <w:r>
        <w:rPr>
          <w:rFonts w:ascii="Calibri" w:eastAsia="Calibri" w:hAnsi="Calibri" w:cs="Calibri"/>
        </w:rPr>
        <w:t xml:space="preserve">prioritization </w:t>
      </w:r>
      <w:r w:rsidRPr="5911DDBD">
        <w:rPr>
          <w:rFonts w:ascii="Calibri" w:eastAsia="Calibri" w:hAnsi="Calibri" w:cs="Calibri"/>
        </w:rPr>
        <w:t>of surgical care in times of scarcity (due to COVID-19)</w:t>
      </w:r>
      <w:r>
        <w:rPr>
          <w:rFonts w:ascii="Calibri" w:eastAsia="Calibri" w:hAnsi="Calibri" w:cs="Calibri"/>
        </w:rPr>
        <w:t xml:space="preserve"> </w:t>
      </w:r>
      <w:r w:rsidRPr="5911DDBD">
        <w:rPr>
          <w:rFonts w:ascii="Calibri" w:eastAsia="Calibri" w:hAnsi="Calibri" w:cs="Calibri"/>
        </w:rPr>
        <w:t xml:space="preserve">in surgical capacity </w:t>
      </w:r>
      <w:r>
        <w:rPr>
          <w:rFonts w:ascii="Calibri" w:eastAsia="Calibri" w:hAnsi="Calibri" w:cs="Calibri"/>
        </w:rPr>
        <w:t>from</w:t>
      </w:r>
      <w:r w:rsidRPr="5911DDBD">
        <w:rPr>
          <w:rFonts w:ascii="Calibri" w:eastAsia="Calibri" w:hAnsi="Calibri" w:cs="Calibri"/>
        </w:rPr>
        <w:t xml:space="preserve"> a utilitarian </w:t>
      </w:r>
      <w:r>
        <w:rPr>
          <w:rFonts w:ascii="Calibri" w:eastAsia="Calibri" w:hAnsi="Calibri" w:cs="Calibri"/>
        </w:rPr>
        <w:t>perspective</w:t>
      </w:r>
      <w:r w:rsidRPr="5911DDBD">
        <w:rPr>
          <w:rFonts w:ascii="Calibri" w:eastAsia="Calibri" w:hAnsi="Calibri" w:cs="Calibri"/>
        </w:rPr>
        <w:t xml:space="preserve">. The expected health loss due to delay could be </w:t>
      </w:r>
      <w:r w:rsidRPr="5911DDBD">
        <w:rPr>
          <w:rFonts w:ascii="Calibri" w:eastAsia="Calibri" w:hAnsi="Calibri" w:cs="Calibri"/>
          <w:i/>
          <w:iCs/>
        </w:rPr>
        <w:t>reliably</w:t>
      </w:r>
      <w:r w:rsidRPr="5911DDBD">
        <w:rPr>
          <w:rFonts w:ascii="Calibri" w:eastAsia="Calibri" w:hAnsi="Calibri" w:cs="Calibri"/>
        </w:rPr>
        <w:t xml:space="preserve"> quantified</w:t>
      </w:r>
      <w:r>
        <w:rPr>
          <w:rFonts w:ascii="Calibri" w:eastAsia="Calibri" w:hAnsi="Calibri" w:cs="Calibri"/>
        </w:rPr>
        <w:t xml:space="preserve"> for semi-elective surgical procedures in our hospital</w:t>
      </w:r>
      <w:r w:rsidRPr="5911DDBD">
        <w:rPr>
          <w:rFonts w:ascii="Calibri" w:eastAsia="Calibri" w:hAnsi="Calibri" w:cs="Calibri"/>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rPr>
      </w:pPr>
    </w:p>
    <w:p w14:paraId="70572FD8" w14:textId="77777777" w:rsidR="00737CE6" w:rsidRDefault="00737CE6" w:rsidP="39A4890C">
      <w:pPr>
        <w:keepNext/>
      </w:pPr>
    </w:p>
    <w:p w14:paraId="5BD36754" w14:textId="77777777" w:rsidR="00FE7393" w:rsidRDefault="00FE7393" w:rsidP="39A4890C">
      <w:pPr>
        <w:keepNext/>
      </w:pPr>
      <w:r>
        <w:rPr>
          <w:noProof/>
          <w:color w:val="2B579A"/>
          <w:shd w:val="clear" w:color="auto" w:fill="E6E6E6"/>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6"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21E619D5" w14:textId="77777777" w:rsidR="00CF0B90" w:rsidRPr="007E4E2D" w:rsidRDefault="00CF0B90" w:rsidP="00CF0B90">
      <w:pPr>
        <w:pStyle w:val="CommentText"/>
        <w:rPr>
          <w:lang w:val="nl-NL"/>
        </w:rPr>
      </w:pPr>
      <w:r>
        <w:rPr>
          <w:lang w:val="nl-NL"/>
        </w:rPr>
        <w:t xml:space="preserve">Het is denk ik mooier als de regelafstand tussen </w:t>
      </w:r>
      <w:proofErr w:type="gramStart"/>
      <w:r>
        <w:rPr>
          <w:lang w:val="nl-NL"/>
        </w:rPr>
        <w:t>de</w:t>
      </w:r>
      <w:proofErr w:type="gramEnd"/>
      <w:r>
        <w:rPr>
          <w:lang w:val="nl-NL"/>
        </w:rPr>
        <w:t xml:space="preserve"> type aandoeningen links wat groter is (zoals bij figuur 3). Nu staan het zo dicht op elkaar dat het bijna niet te onderscheiden is en is het ook moeilijk om het corresponderende figuurtje te vinden. </w:t>
      </w:r>
    </w:p>
    <w:p w14:paraId="5559B743" w14:textId="77777777" w:rsidR="00CF0B90" w:rsidRPr="007E4E2D" w:rsidRDefault="00CF0B90" w:rsidP="00CF0B90">
      <w:pPr>
        <w:pStyle w:val="CommentText"/>
        <w:rPr>
          <w:lang w:val="nl-NL"/>
        </w:rPr>
      </w:pPr>
      <w:r>
        <w:rPr>
          <w:lang w:val="nl-NL"/>
        </w:rPr>
        <w:t xml:space="preserve">Het is denk ik mooier als de regelafstand tussen </w:t>
      </w:r>
      <w:proofErr w:type="gramStart"/>
      <w:r>
        <w:rPr>
          <w:lang w:val="nl-NL"/>
        </w:rPr>
        <w:t>de</w:t>
      </w:r>
      <w:proofErr w:type="gramEnd"/>
      <w:r>
        <w:rPr>
          <w:lang w:val="nl-NL"/>
        </w:rPr>
        <w:t xml:space="preserve"> type aandoeningen links wat groter is (zoals bij figuur 3). Nu staan het zo dicht op elkaar dat het bijna niet te onderscheiden is en is het ook moeilijk om het corresponderende figuurtje te vinden. </w:t>
      </w:r>
    </w:p>
    <w:p w14:paraId="432693E1" w14:textId="2C1F5B50" w:rsidR="004257EC" w:rsidRDefault="7CC0916D" w:rsidP="39A4890C">
      <w:pPr>
        <w:keepNext/>
      </w:pPr>
      <w:commentRangeStart w:id="126"/>
      <w:r>
        <w:rPr>
          <w:noProof/>
          <w:color w:val="2B579A"/>
          <w:shd w:val="clear" w:color="auto" w:fill="E6E6E6"/>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commentRangeEnd w:id="126"/>
      <w:r w:rsidR="00CF0B90">
        <w:rPr>
          <w:rStyle w:val="CommentReference"/>
          <w:rFonts w:asciiTheme="minorHAnsi" w:eastAsiaTheme="minorHAnsi" w:hAnsiTheme="minorHAnsi" w:cstheme="minorBidi"/>
          <w:lang w:val="en-GB"/>
        </w:rPr>
        <w:commentReference w:id="126"/>
      </w:r>
    </w:p>
    <w:p w14:paraId="3A0401DE" w14:textId="77777777"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w:t>
      </w:r>
      <w:proofErr w:type="spellStart"/>
      <w:r w:rsidRPr="39A4890C">
        <w:rPr>
          <w:lang w:val="en-US"/>
        </w:rPr>
        <w:t>Qol_no_tx</w:t>
      </w:r>
      <w:proofErr w:type="spellEnd"/>
      <w:r w:rsidRPr="39A4890C">
        <w:rPr>
          <w:lang w:val="en-US"/>
        </w:rPr>
        <w:t xml:space="preserve">: Quality of Life without treatment; </w:t>
      </w:r>
      <w:proofErr w:type="spellStart"/>
      <w:r w:rsidRPr="39A4890C">
        <w:rPr>
          <w:lang w:val="en-US"/>
        </w:rPr>
        <w:t>QoL_tx</w:t>
      </w:r>
      <w:proofErr w:type="spellEnd"/>
      <w:r w:rsidRPr="39A4890C">
        <w:rPr>
          <w:lang w:val="en-US"/>
        </w:rPr>
        <w:t xml:space="preserve">: quality of life with treatment; </w:t>
      </w:r>
      <w:proofErr w:type="spellStart"/>
      <w:r w:rsidRPr="39A4890C">
        <w:rPr>
          <w:lang w:val="en-US"/>
        </w:rPr>
        <w:t>Surv_no_tx</w:t>
      </w:r>
      <w:proofErr w:type="spellEnd"/>
      <w:r w:rsidRPr="39A4890C">
        <w:rPr>
          <w:lang w:val="en-US"/>
        </w:rPr>
        <w:t xml:space="preserve">: 1-year survival probability without treatment; </w:t>
      </w:r>
      <w:proofErr w:type="spellStart"/>
      <w:r w:rsidRPr="39A4890C">
        <w:rPr>
          <w:lang w:val="en-US"/>
        </w:rPr>
        <w:t>Surv_tx</w:t>
      </w:r>
      <w:proofErr w:type="spellEnd"/>
      <w:r w:rsidRPr="39A4890C">
        <w:rPr>
          <w:lang w:val="en-US"/>
        </w:rPr>
        <w:t xml:space="preserve">: 1-year survival probability with treatment; </w:t>
      </w:r>
      <w:proofErr w:type="spellStart"/>
      <w:r w:rsidRPr="39A4890C">
        <w:rPr>
          <w:lang w:val="en-US"/>
        </w:rPr>
        <w:t>Time_noeff_surv</w:t>
      </w:r>
      <w:proofErr w:type="spellEnd"/>
      <w:r w:rsidRPr="39A4890C">
        <w:rPr>
          <w:lang w:val="en-US"/>
        </w:rPr>
        <w:t xml:space="preserve">: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39A4890C">
        <w:rPr>
          <w:lang w:val="en-US"/>
        </w:rPr>
        <w:t>hyperthermic</w:t>
      </w:r>
      <w:proofErr w:type="spellEnd"/>
      <w:r w:rsidR="00A51144" w:rsidRPr="39A4890C">
        <w:rPr>
          <w:lang w:val="en-US"/>
        </w:rPr>
        <w:t xml:space="preserve"> intraperitoneal chemotherapy. </w:t>
      </w:r>
    </w:p>
    <w:p w14:paraId="46C88767" w14:textId="2972A774" w:rsidR="00B308D5" w:rsidRDefault="6B87BF13" w:rsidP="39A4890C">
      <w:pPr>
        <w:keepNext/>
      </w:pPr>
      <w:r>
        <w:rPr>
          <w:noProof/>
          <w:color w:val="2B579A"/>
          <w:shd w:val="clear" w:color="auto" w:fill="E6E6E6"/>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w:t>
      </w:r>
      <w:proofErr w:type="spellStart"/>
      <w:r w:rsidR="003B106D" w:rsidRPr="636709EE">
        <w:rPr>
          <w:lang w:val="en-US"/>
        </w:rPr>
        <w:t>hyperthermic</w:t>
      </w:r>
      <w:proofErr w:type="spellEnd"/>
      <w:r w:rsidR="003B106D" w:rsidRPr="636709EE">
        <w:rPr>
          <w:lang w:val="en-US"/>
        </w:rPr>
        <w:t xml:space="preserve"> intraperitoneal chemotherapy. </w:t>
      </w:r>
    </w:p>
    <w:p w14:paraId="7D678FA1" w14:textId="2A7DCF62" w:rsidR="00FE4DFF" w:rsidRDefault="0802C6A4" w:rsidP="39A4890C">
      <w:pPr>
        <w:keepNext/>
      </w:pPr>
      <w:r>
        <w:rPr>
          <w:noProof/>
          <w:color w:val="2B579A"/>
          <w:shd w:val="clear" w:color="auto" w:fill="E6E6E6"/>
        </w:rPr>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w:t>
      </w:r>
      <w:r w:rsidR="00700C21" w:rsidRPr="636709EE">
        <w:rPr>
          <w:lang w:val="en-US"/>
        </w:rPr>
        <w:lastRenderedPageBreak/>
        <w:t>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636709EE">
        <w:rPr>
          <w:lang w:val="en-US"/>
        </w:rPr>
        <w:t>hyperthermic</w:t>
      </w:r>
      <w:proofErr w:type="spellEnd"/>
      <w:r w:rsidR="007D3DF9" w:rsidRPr="636709EE">
        <w:rPr>
          <w:lang w:val="en-US"/>
        </w:rPr>
        <w:t xml:space="preserve"> intraperitoneal chemotherapy.</w:t>
      </w:r>
    </w:p>
    <w:p w14:paraId="17B62E7F" w14:textId="77777777" w:rsidR="00FE7393" w:rsidRDefault="00FE7393" w:rsidP="39A4890C"/>
    <w:p w14:paraId="432281B9" w14:textId="77777777" w:rsidR="0094384D" w:rsidRDefault="0094384D" w:rsidP="39A4890C"/>
    <w:p w14:paraId="1DD769E8" w14:textId="77777777" w:rsidR="00CB2328" w:rsidRDefault="00CB2328" w:rsidP="39A4890C"/>
    <w:p w14:paraId="6C0698A2" w14:textId="559A9D09" w:rsidR="00995228" w:rsidRDefault="45C4BB68" w:rsidP="39A4890C">
      <w:pPr>
        <w:pStyle w:val="Caption"/>
      </w:pPr>
      <w:commentRangeStart w:id="127"/>
      <w:r>
        <w:rPr>
          <w:noProof/>
          <w:color w:val="2B579A"/>
          <w:shd w:val="clear" w:color="auto" w:fill="E6E6E6"/>
          <w:lang w:val="en-US"/>
        </w:rPr>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commentRangeEnd w:id="127"/>
      <w:r w:rsidR="00CF0B90">
        <w:rPr>
          <w:rStyle w:val="CommentReference"/>
          <w:i w:val="0"/>
          <w:iCs w:val="0"/>
          <w:color w:val="auto"/>
        </w:rPr>
        <w:commentReference w:id="127"/>
      </w:r>
    </w:p>
    <w:p w14:paraId="7C385032" w14:textId="56412557"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 xml:space="preserve">the frequency </w:t>
      </w:r>
      <w:proofErr w:type="gramStart"/>
      <w:r w:rsidR="00CF0B90">
        <w:rPr>
          <w:lang w:val="en-US"/>
        </w:rPr>
        <w:t>in which</w:t>
      </w:r>
      <w:proofErr w:type="gramEnd"/>
      <w:r w:rsidR="00CF0B90">
        <w:rPr>
          <w:lang w:val="en-US"/>
        </w:rPr>
        <w:t xml:space="preserve"> the</w:t>
      </w:r>
      <w:r w:rsidRPr="636709EE">
        <w:rPr>
          <w:lang w:val="en-US"/>
        </w:rPr>
        <w:t xml:space="preserve">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636709EE">
        <w:rPr>
          <w:lang w:val="en-US"/>
        </w:rPr>
        <w:t>hyperthermic</w:t>
      </w:r>
      <w:proofErr w:type="spellEnd"/>
      <w:r w:rsidRPr="636709EE">
        <w:rPr>
          <w:lang w:val="en-US"/>
        </w:rPr>
        <w:t xml:space="preserve"> intraperitoneal chemotherapy.</w:t>
      </w:r>
    </w:p>
    <w:p w14:paraId="2E7C3AD5" w14:textId="2B81D657" w:rsidR="3B29B903" w:rsidRDefault="3B29B903" w:rsidP="39A4890C">
      <w:pPr>
        <w:pStyle w:val="Heading2"/>
        <w:rPr>
          <w:lang w:val="en-US"/>
        </w:rPr>
      </w:pPr>
      <w:r w:rsidRPr="39A4890C">
        <w:rPr>
          <w:lang w:val="en-US"/>
        </w:rPr>
        <w:t>Disclosures</w:t>
      </w:r>
    </w:p>
    <w:p w14:paraId="04C3747D" w14:textId="5C68335F" w:rsidR="7B4F7ADD" w:rsidRDefault="7B4F7ADD" w:rsidP="39A4890C">
      <w:pPr>
        <w:rPr>
          <w:b/>
          <w:bCs/>
        </w:rPr>
      </w:pPr>
      <w:r w:rsidRPr="04F59E2C">
        <w:rPr>
          <w:b/>
          <w:bCs/>
        </w:rPr>
        <w:t xml:space="preserve">ADD DISCLOSURES </w:t>
      </w:r>
      <w:r w:rsidR="55C4D3E5" w:rsidRPr="00A841EB">
        <w:rPr>
          <w:b/>
          <w:bCs/>
          <w:highlight w:val="yellow"/>
        </w:rPr>
        <w:t>(</w:t>
      </w:r>
      <w:r w:rsidR="00A841EB">
        <w:rPr>
          <w:b/>
          <w:bCs/>
          <w:highlight w:val="yellow"/>
        </w:rPr>
        <w:t>Please add your personal disclosures!</w:t>
      </w:r>
      <w:r w:rsidR="55C4D3E5" w:rsidRPr="00A841EB">
        <w:rPr>
          <w:b/>
          <w:bCs/>
          <w:highlight w:val="yellow"/>
        </w:rPr>
        <w:t>)</w:t>
      </w:r>
      <w:r w:rsidR="55C4D3E5" w:rsidRPr="04F59E2C">
        <w:rPr>
          <w:b/>
          <w:bCs/>
        </w:rPr>
        <w:t xml:space="preserve"> </w:t>
      </w:r>
    </w:p>
    <w:p w14:paraId="42FECE54" w14:textId="564E4FCB" w:rsidR="00111C46" w:rsidRDefault="00111C46" w:rsidP="39A4890C">
      <w:r>
        <w:t xml:space="preserve">No specific funds were rewarded for this project. </w:t>
      </w:r>
      <w:r w:rsidR="00D4366E" w:rsidRPr="00D4366E">
        <w:t>I</w:t>
      </w:r>
    </w:p>
    <w:p w14:paraId="1557FFC8" w14:textId="77777777" w:rsidR="004A2A67" w:rsidRDefault="004A2A67" w:rsidP="39A4890C"/>
    <w:p w14:paraId="5EE9C11D" w14:textId="33078825" w:rsidR="757024FD" w:rsidRDefault="003E7E19" w:rsidP="39A4890C">
      <w:r>
        <w:rPr>
          <w:b/>
          <w:bCs/>
        </w:rPr>
        <w:t>JVS no personal disclosures</w:t>
      </w:r>
    </w:p>
    <w:p w14:paraId="58CEC2A9" w14:textId="578DB2CA" w:rsidR="757024FD" w:rsidRDefault="3B29B903" w:rsidP="39A4890C">
      <w:pPr>
        <w:rPr>
          <w:rFonts w:asciiTheme="majorHAnsi" w:eastAsiaTheme="majorEastAsia" w:hAnsiTheme="majorHAnsi" w:cstheme="majorBidi"/>
          <w:color w:val="2E74B5" w:themeColor="accent1" w:themeShade="BF"/>
          <w:sz w:val="26"/>
          <w:szCs w:val="26"/>
        </w:rPr>
      </w:pPr>
      <w:r w:rsidRPr="39A4890C">
        <w:rPr>
          <w:rFonts w:asciiTheme="majorHAnsi" w:eastAsiaTheme="majorEastAsia" w:hAnsiTheme="majorHAnsi" w:cstheme="majorBidi"/>
          <w:color w:val="2E74B5" w:themeColor="accent1" w:themeShade="BF"/>
          <w:sz w:val="26"/>
          <w:szCs w:val="26"/>
        </w:rPr>
        <w:t xml:space="preserve">Acknowledgement </w:t>
      </w:r>
      <w:r w:rsidR="00A841EB" w:rsidRPr="00A841EB">
        <w:rPr>
          <w:b/>
          <w:bCs/>
          <w:highlight w:val="yellow"/>
        </w:rPr>
        <w:t>(Please</w:t>
      </w:r>
      <w:r w:rsidR="00A841EB">
        <w:rPr>
          <w:b/>
          <w:bCs/>
          <w:highlight w:val="yellow"/>
        </w:rPr>
        <w:t xml:space="preserve"> add anyone we have to acknowledge here)</w:t>
      </w:r>
      <w:r w:rsidR="00A841EB">
        <w:rPr>
          <w:rFonts w:asciiTheme="majorHAnsi" w:eastAsiaTheme="majorEastAsia" w:hAnsiTheme="majorHAnsi" w:cstheme="majorBidi"/>
          <w:color w:val="2E74B5" w:themeColor="accent1" w:themeShade="BF"/>
          <w:sz w:val="26"/>
          <w:szCs w:val="26"/>
        </w:rPr>
        <w:t xml:space="preserve"> </w:t>
      </w:r>
    </w:p>
    <w:p w14:paraId="79C69919" w14:textId="52EC5123" w:rsidR="004A2A67" w:rsidRDefault="004A2A67" w:rsidP="39A4890C"/>
    <w:p w14:paraId="5BB77800" w14:textId="295DAEE0" w:rsidR="004A2A67" w:rsidRPr="007E0637" w:rsidRDefault="004A2A67" w:rsidP="004A2A67">
      <w:r>
        <w:t>We are grateful for</w:t>
      </w:r>
      <w:r w:rsidRPr="39A4890C">
        <w:t xml:space="preserve"> H. </w:t>
      </w:r>
      <w:proofErr w:type="spellStart"/>
      <w:r w:rsidRPr="39A4890C">
        <w:t>Karreman</w:t>
      </w:r>
      <w:proofErr w:type="spellEnd"/>
      <w:r w:rsidRPr="39A4890C">
        <w:t xml:space="preserve"> and C. Van der Velden - van der Graaf for the work they have done for the quality of life data collection.</w:t>
      </w:r>
      <w:r>
        <w:t xml:space="preserve"> </w:t>
      </w:r>
      <w:r w:rsidRPr="007E0637">
        <w:t>Moreo</w:t>
      </w:r>
      <w:bookmarkStart w:id="128" w:name="_GoBack"/>
      <w:bookmarkEnd w:id="128"/>
      <w:r w:rsidRPr="007E0637">
        <w:t xml:space="preserve">ver, we want to thank Ruben </w:t>
      </w:r>
      <w:proofErr w:type="spellStart"/>
      <w:r w:rsidRPr="007E0637">
        <w:t>Goedhart</w:t>
      </w:r>
      <w:proofErr w:type="spellEnd"/>
      <w:r w:rsidRPr="007E0637">
        <w:t xml:space="preserve"> </w:t>
      </w:r>
      <w:r w:rsidRPr="007E0637">
        <w:lastRenderedPageBreak/>
        <w:t>for extracting the data from th</w:t>
      </w:r>
      <w:r>
        <w:t xml:space="preserve">e electronic patient registry. We like to thank the support of our research: </w:t>
      </w:r>
      <w:r w:rsidRPr="00D4366E">
        <w:t>I</w:t>
      </w:r>
      <w:r>
        <w:t xml:space="preserve">sabel </w:t>
      </w:r>
      <w:proofErr w:type="spellStart"/>
      <w:r w:rsidRPr="00D4366E">
        <w:rPr>
          <w:rFonts w:ascii="Calibri" w:eastAsia="Calibri" w:hAnsi="Calibri" w:cs="Calibri"/>
        </w:rPr>
        <w:t>Retel</w:t>
      </w:r>
      <w:proofErr w:type="spellEnd"/>
      <w:r w:rsidRPr="00D4366E">
        <w:rPr>
          <w:rFonts w:ascii="Calibri" w:eastAsia="Calibri" w:hAnsi="Calibri" w:cs="Calibri"/>
        </w:rPr>
        <w:t xml:space="preserve"> </w:t>
      </w:r>
      <w:proofErr w:type="spellStart"/>
      <w:r w:rsidRPr="00D4366E">
        <w:rPr>
          <w:rFonts w:ascii="Calibri" w:eastAsia="Calibri" w:hAnsi="Calibri" w:cs="Calibri"/>
        </w:rPr>
        <w:t>Helmrich</w:t>
      </w:r>
      <w:proofErr w:type="spellEnd"/>
      <w:r>
        <w:rPr>
          <w:rFonts w:ascii="Calibri" w:eastAsia="Calibri" w:hAnsi="Calibri" w:cs="Calibri"/>
        </w:rPr>
        <w:t xml:space="preserve"> is </w:t>
      </w:r>
      <w:r w:rsidRPr="00D4366E">
        <w:t>supported by the European Union 7th Framework program (Center-TBI, EC grant 602150).</w:t>
      </w:r>
      <w:r>
        <w:t xml:space="preserve"> </w:t>
      </w:r>
      <w:r w:rsidRPr="39A4890C">
        <w:t xml:space="preserve">Eline Krijkamp </w:t>
      </w:r>
      <w:r>
        <w:t>is</w:t>
      </w:r>
      <w:r w:rsidRPr="39A4890C">
        <w:t xml:space="preserve"> supported by the Society for Medical Decision Making (SMDM) fellowship through a grant by the Gordon and Betty Moore Foundation (GBMF7853).</w:t>
      </w:r>
    </w:p>
    <w:p w14:paraId="4EF18BB3" w14:textId="23891FA8" w:rsidR="004A2A67" w:rsidRDefault="004A2A67" w:rsidP="39A4890C"/>
    <w:p w14:paraId="5E902A66" w14:textId="77777777" w:rsidR="004A2A67" w:rsidRPr="007E0637" w:rsidRDefault="004A2A67" w:rsidP="39A4890C"/>
    <w:p w14:paraId="17AF95D8" w14:textId="07EBAD8E" w:rsidR="757024FD" w:rsidRDefault="1061629D" w:rsidP="39A4890C">
      <w:pPr>
        <w:rPr>
          <w:rFonts w:asciiTheme="majorHAnsi" w:eastAsiaTheme="majorEastAsia" w:hAnsiTheme="majorHAnsi" w:cstheme="majorBidi"/>
          <w:color w:val="2E74B5" w:themeColor="accent1" w:themeShade="BF"/>
          <w:sz w:val="26"/>
          <w:szCs w:val="26"/>
        </w:rPr>
      </w:pPr>
      <w:commentRangeStart w:id="129"/>
      <w:r w:rsidRPr="39A4890C">
        <w:rPr>
          <w:rFonts w:asciiTheme="majorHAnsi" w:eastAsiaTheme="majorEastAsia" w:hAnsiTheme="majorHAnsi" w:cstheme="majorBidi"/>
          <w:color w:val="2E74B5" w:themeColor="accent1" w:themeShade="BF"/>
          <w:sz w:val="26"/>
          <w:szCs w:val="26"/>
        </w:rPr>
        <w:t>References</w:t>
      </w:r>
      <w:commentRangeEnd w:id="129"/>
      <w:r w:rsidR="009400C4">
        <w:rPr>
          <w:rStyle w:val="CommentReference"/>
        </w:rPr>
        <w:commentReference w:id="129"/>
      </w:r>
    </w:p>
    <w:p w14:paraId="4E727F2F" w14:textId="705167C9" w:rsidR="00100057" w:rsidRPr="00450D5F" w:rsidRDefault="0065107A"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eastAsiaTheme="minorHAnsi" w:hAnsi="Calibri" w:cs="Calibri"/>
          <w:sz w:val="20"/>
          <w:szCs w:val="20"/>
        </w:rPr>
        <w:fldChar w:fldCharType="begin" w:fldLock="1"/>
      </w:r>
      <w:r w:rsidRPr="00450D5F">
        <w:rPr>
          <w:rFonts w:ascii="Calibri" w:hAnsi="Calibri" w:cs="Calibri"/>
          <w:sz w:val="20"/>
          <w:szCs w:val="20"/>
        </w:rPr>
        <w:instrText xml:space="preserve">ADDIN Mendeley Bibliography CSL_BIBLIOGRAPHY </w:instrText>
      </w:r>
      <w:r w:rsidRPr="00450D5F">
        <w:rPr>
          <w:rFonts w:ascii="Calibri" w:eastAsiaTheme="minorHAnsi" w:hAnsi="Calibri" w:cs="Calibri"/>
          <w:sz w:val="20"/>
          <w:szCs w:val="20"/>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w:t>
      </w:r>
      <w:r w:rsidRPr="00450D5F">
        <w:rPr>
          <w:rFonts w:ascii="Calibri" w:hAnsi="Calibri" w:cs="Calibri"/>
          <w:noProof/>
          <w:sz w:val="20"/>
          <w:szCs w:val="20"/>
        </w:rPr>
        <w:lastRenderedPageBreak/>
        <w:t>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Hunink M, Mc E, Glasziou P, Elstein A. Decision Making in Health and Medicine: Integrating Evidence and Values [Internet]. 2nd ed. Cambridge: Cambridge University Press; 2003 [cited 2020 May 19]. Available from: http://www.cambridge.org</w:t>
      </w:r>
    </w:p>
    <w:p w14:paraId="346C785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lastRenderedPageBreak/>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7E0637" w:rsidRDefault="00100057" w:rsidP="00100057">
      <w:pPr>
        <w:widowControl w:val="0"/>
        <w:autoSpaceDE w:val="0"/>
        <w:autoSpaceDN w:val="0"/>
        <w:adjustRightInd w:val="0"/>
        <w:spacing w:before="40"/>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7E0637">
        <w:rPr>
          <w:rFonts w:ascii="Calibri" w:hAnsi="Calibri" w:cs="Calibri"/>
          <w:noProof/>
          <w:sz w:val="20"/>
          <w:szCs w:val="20"/>
          <w:lang w:val="nl-NL"/>
        </w:rPr>
        <w:t xml:space="preserve">N Engl J Med 2001;345(20):1435–43. </w:t>
      </w:r>
    </w:p>
    <w:p w14:paraId="6A91D25F" w14:textId="77777777" w:rsidR="00100057" w:rsidRPr="007E0637" w:rsidRDefault="00100057" w:rsidP="00100057">
      <w:pPr>
        <w:widowControl w:val="0"/>
        <w:autoSpaceDE w:val="0"/>
        <w:autoSpaceDN w:val="0"/>
        <w:adjustRightInd w:val="0"/>
        <w:spacing w:before="40"/>
        <w:ind w:left="640" w:hanging="640"/>
        <w:rPr>
          <w:rFonts w:ascii="Calibri" w:hAnsi="Calibri" w:cs="Calibri"/>
          <w:noProof/>
          <w:sz w:val="20"/>
          <w:szCs w:val="20"/>
          <w:lang w:val="nl-NL"/>
        </w:rPr>
      </w:pPr>
      <w:r w:rsidRPr="007E0637">
        <w:rPr>
          <w:rFonts w:ascii="Calibri" w:hAnsi="Calibri" w:cs="Calibri"/>
          <w:noProof/>
          <w:sz w:val="20"/>
          <w:szCs w:val="20"/>
          <w:lang w:val="nl-NL"/>
        </w:rPr>
        <w:t xml:space="preserve">46. </w:t>
      </w:r>
      <w:r w:rsidRPr="007E0637">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7E0637">
        <w:rPr>
          <w:rFonts w:ascii="Calibri" w:hAnsi="Calibri" w:cs="Calibri"/>
          <w:noProof/>
          <w:sz w:val="20"/>
          <w:szCs w:val="20"/>
          <w:lang w:val="nl-NL"/>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7E0637">
        <w:rPr>
          <w:rFonts w:ascii="Calibri" w:hAnsi="Calibri" w:cs="Calibri"/>
          <w:noProof/>
          <w:sz w:val="20"/>
          <w:szCs w:val="20"/>
          <w:lang w:val="nl-NL"/>
        </w:rPr>
        <w:t xml:space="preserve">47. </w:t>
      </w:r>
      <w:r w:rsidRPr="007E0637">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w:t>
      </w:r>
      <w:r w:rsidRPr="00450D5F">
        <w:rPr>
          <w:rFonts w:ascii="Calibri" w:hAnsi="Calibri" w:cs="Calibri"/>
          <w:noProof/>
          <w:sz w:val="20"/>
          <w:szCs w:val="20"/>
        </w:rPr>
        <w:lastRenderedPageBreak/>
        <w:t xml:space="preserve">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7E0637" w:rsidRDefault="00100057" w:rsidP="00100057">
      <w:pPr>
        <w:widowControl w:val="0"/>
        <w:autoSpaceDE w:val="0"/>
        <w:autoSpaceDN w:val="0"/>
        <w:adjustRightInd w:val="0"/>
        <w:spacing w:before="40"/>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7E0637">
        <w:rPr>
          <w:rFonts w:ascii="Calibri" w:hAnsi="Calibri" w:cs="Calibri"/>
          <w:noProof/>
          <w:sz w:val="20"/>
          <w:szCs w:val="20"/>
          <w:lang w:val="nl-NL"/>
        </w:rPr>
        <w:t xml:space="preserve">N Engl J Med 1995;333(8):469–73. </w:t>
      </w:r>
    </w:p>
    <w:p w14:paraId="07E5896F"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7E0637">
        <w:rPr>
          <w:rFonts w:ascii="Calibri" w:hAnsi="Calibri" w:cs="Calibri"/>
          <w:noProof/>
          <w:sz w:val="20"/>
          <w:szCs w:val="20"/>
          <w:lang w:val="nl-NL"/>
        </w:rPr>
        <w:t xml:space="preserve">65. </w:t>
      </w:r>
      <w:r w:rsidRPr="007E0637">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7E0637">
        <w:rPr>
          <w:rFonts w:ascii="Calibri" w:hAnsi="Calibri" w:cs="Calibri"/>
          <w:noProof/>
          <w:sz w:val="20"/>
          <w:szCs w:val="20"/>
          <w:lang w:val="nl-NL"/>
        </w:rPr>
        <w:t xml:space="preserve">68. </w:t>
      </w:r>
      <w:r w:rsidRPr="007E0637">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7E0637">
        <w:rPr>
          <w:rFonts w:ascii="Calibri" w:hAnsi="Calibri" w:cs="Calibri"/>
          <w:noProof/>
          <w:sz w:val="20"/>
          <w:szCs w:val="20"/>
          <w:lang w:val="nl-NL"/>
        </w:rPr>
        <w:t xml:space="preserve">82. </w:t>
      </w:r>
      <w:r w:rsidRPr="007E0637">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Heading2"/>
        <w:rPr>
          <w:lang w:val="en-US"/>
        </w:rPr>
      </w:pPr>
      <w:r w:rsidRPr="00450D5F">
        <w:rPr>
          <w:rFonts w:ascii="Calibri" w:hAnsi="Calibri" w:cs="Calibri"/>
          <w:sz w:val="20"/>
          <w:szCs w:val="20"/>
          <w:lang w:val="en-US"/>
        </w:rPr>
        <w:lastRenderedPageBreak/>
        <w:fldChar w:fldCharType="end"/>
      </w:r>
    </w:p>
    <w:p w14:paraId="176979FD" w14:textId="77777777" w:rsidR="001B3615" w:rsidRDefault="001B3615" w:rsidP="39A4890C">
      <w:pPr>
        <w:pStyle w:val="Heading2"/>
        <w:rPr>
          <w:lang w:val="en-US"/>
        </w:rPr>
      </w:pPr>
      <w:r w:rsidRPr="39A4890C">
        <w:rPr>
          <w:lang w:val="en-US"/>
        </w:rPr>
        <w:t>Appendix A</w:t>
      </w:r>
    </w:p>
    <w:p w14:paraId="4479A112" w14:textId="77777777" w:rsidR="001B3615" w:rsidRDefault="001B3615" w:rsidP="39A4890C">
      <w:r w:rsidRPr="39A4890C">
        <w:t xml:space="preserve">An overview per disease of the distribution </w:t>
      </w:r>
      <w:r w:rsidR="009F62A4" w:rsidRPr="39A4890C">
        <w:t xml:space="preserve">and source </w:t>
      </w:r>
      <w:r w:rsidRPr="39A4890C">
        <w:t xml:space="preserve">of </w:t>
      </w:r>
      <w:r w:rsidR="009F62A4" w:rsidRPr="39A4890C">
        <w:t xml:space="preserve">the </w:t>
      </w:r>
      <w:r w:rsidRPr="39A4890C">
        <w:t>i</w:t>
      </w:r>
      <w:r w:rsidR="009F62A4" w:rsidRPr="39A4890C">
        <w:t>nput parameters</w:t>
      </w:r>
      <w:r w:rsidRPr="39A4890C">
        <w:t xml:space="preserve"> and a graphical representation of the output of the model.</w:t>
      </w:r>
    </w:p>
    <w:p w14:paraId="0925184B" w14:textId="77777777" w:rsidR="001B3615" w:rsidRDefault="001B3615" w:rsidP="39A4890C">
      <w:pPr>
        <w:pStyle w:val="Heading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rPr>
      </w:pPr>
      <w:r w:rsidRPr="39A4890C">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Default="59E86296" w:rsidP="39A4890C">
      <w:pPr>
        <w:pStyle w:val="Heading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rPr>
      </w:pPr>
      <w:r w:rsidRPr="04F59E2C">
        <w:rPr>
          <w:rFonts w:ascii="Calibri" w:eastAsia="Calibri" w:hAnsi="Calibri" w:cs="Calibri"/>
        </w:rPr>
        <w:t>Formulas to convert survival data into risk per week</w:t>
      </w:r>
      <w:r w:rsidR="12273243" w:rsidRPr="04F59E2C">
        <w:rPr>
          <w:rFonts w:ascii="Calibri" w:eastAsia="Calibri" w:hAnsi="Calibri" w:cs="Calibri"/>
        </w:rPr>
        <w:t>.</w:t>
      </w:r>
    </w:p>
    <w:p w14:paraId="70982CDC" w14:textId="601F7146" w:rsidR="529039AE" w:rsidRDefault="529039AE" w:rsidP="04F59E2C">
      <w:pPr>
        <w:pStyle w:val="Heading2"/>
        <w:rPr>
          <w:lang w:val="en-US"/>
        </w:rPr>
      </w:pPr>
      <w:r w:rsidRPr="04F59E2C">
        <w:rPr>
          <w:lang w:val="en-US"/>
        </w:rPr>
        <w:t>Appendix D</w:t>
      </w:r>
    </w:p>
    <w:p w14:paraId="277B6576" w14:textId="77777777" w:rsidR="00F323B8" w:rsidRDefault="529039AE" w:rsidP="04F59E2C">
      <w:pPr>
        <w:spacing w:line="257" w:lineRule="auto"/>
        <w:rPr>
          <w:rFonts w:ascii="Calibri" w:eastAsia="Calibri" w:hAnsi="Calibri" w:cs="Calibri"/>
          <w:i/>
          <w:iCs/>
          <w:highlight w:val="yellow"/>
        </w:rPr>
      </w:pPr>
      <w:r w:rsidRPr="5911DDBD">
        <w:rPr>
          <w:rFonts w:ascii="Calibri" w:eastAsia="Calibri" w:hAnsi="Calibri" w:cs="Calibri"/>
        </w:rPr>
        <w:t xml:space="preserve">Calibrated visual </w:t>
      </w:r>
      <w:r w:rsidR="00B12A7F" w:rsidRPr="00B12A7F">
        <w:rPr>
          <w:rFonts w:ascii="Calibri" w:eastAsia="Calibri" w:hAnsi="Calibri" w:cs="Calibri"/>
        </w:rPr>
        <w:t>analogue</w:t>
      </w:r>
      <w:r w:rsidRPr="5911DDBD">
        <w:rPr>
          <w:rFonts w:ascii="Calibri" w:eastAsia="Calibri" w:hAnsi="Calibri" w:cs="Calibri"/>
        </w:rPr>
        <w:t xml:space="preserve"> scale based on the Global burden of disease study. </w:t>
      </w:r>
      <w:r w:rsidR="00A841EB">
        <w:rPr>
          <w:rFonts w:ascii="Calibri" w:eastAsia="Calibri" w:hAnsi="Calibri" w:cs="Calibri"/>
          <w:i/>
          <w:iCs/>
          <w:highlight w:val="yellow"/>
        </w:rPr>
        <w:t>Do we like to add a</w:t>
      </w:r>
      <w:r w:rsidR="49C19DCF" w:rsidRPr="5911DDBD">
        <w:rPr>
          <w:rFonts w:ascii="Calibri" w:eastAsia="Calibri" w:hAnsi="Calibri" w:cs="Calibri"/>
          <w:i/>
          <w:iCs/>
          <w:highlight w:val="yellow"/>
        </w:rPr>
        <w:t xml:space="preserve"> description of our expert panel?</w:t>
      </w:r>
      <w:r w:rsidR="00A841EB">
        <w:rPr>
          <w:rFonts w:ascii="Calibri" w:eastAsia="Calibri" w:hAnsi="Calibri" w:cs="Calibri"/>
          <w:i/>
          <w:iCs/>
          <w:highlight w:val="yellow"/>
        </w:rPr>
        <w:t xml:space="preserve"> And the results we have of the WHO data. And have a full description of </w:t>
      </w:r>
      <w:commentRangeStart w:id="130"/>
      <w:r w:rsidR="00A841EB">
        <w:rPr>
          <w:rFonts w:ascii="Calibri" w:eastAsia="Calibri" w:hAnsi="Calibri" w:cs="Calibri"/>
          <w:i/>
          <w:iCs/>
          <w:highlight w:val="yellow"/>
        </w:rPr>
        <w:t xml:space="preserve">the method? </w:t>
      </w:r>
      <w:commentRangeEnd w:id="130"/>
      <w:r w:rsidR="00A841EB">
        <w:rPr>
          <w:rStyle w:val="CommentReference"/>
        </w:rPr>
        <w:commentReference w:id="130"/>
      </w:r>
      <w:r w:rsidR="00F323B8">
        <w:rPr>
          <w:rFonts w:ascii="Calibri" w:eastAsia="Calibri" w:hAnsi="Calibri" w:cs="Calibri"/>
          <w:i/>
          <w:iCs/>
          <w:highlight w:val="yellow"/>
        </w:rPr>
        <w:t xml:space="preserve"> </w:t>
      </w:r>
    </w:p>
    <w:p w14:paraId="71B4A87E" w14:textId="77777777" w:rsidR="00F323B8" w:rsidRDefault="00F323B8" w:rsidP="04F59E2C">
      <w:pPr>
        <w:spacing w:line="257" w:lineRule="auto"/>
        <w:rPr>
          <w:rFonts w:ascii="Calibri" w:eastAsia="Calibri" w:hAnsi="Calibri" w:cs="Calibri"/>
          <w:i/>
          <w:iCs/>
          <w:highlight w:val="yellow"/>
        </w:rPr>
      </w:pPr>
    </w:p>
    <w:p w14:paraId="47950FE6" w14:textId="1313C905" w:rsidR="529039AE" w:rsidRDefault="00F323B8" w:rsidP="04F59E2C">
      <w:pPr>
        <w:spacing w:line="257" w:lineRule="auto"/>
      </w:pPr>
      <w:r>
        <w:rPr>
          <w:rFonts w:ascii="Calibri" w:eastAsia="Calibri" w:hAnsi="Calibri" w:cs="Calibri"/>
          <w:i/>
          <w:iCs/>
          <w:highlight w:val="yellow"/>
        </w:rPr>
        <w:t xml:space="preserve">Alternative suggestion Jan van </w:t>
      </w:r>
      <w:proofErr w:type="spellStart"/>
      <w:r>
        <w:rPr>
          <w:rFonts w:ascii="Calibri" w:eastAsia="Calibri" w:hAnsi="Calibri" w:cs="Calibri"/>
          <w:i/>
          <w:iCs/>
          <w:highlight w:val="yellow"/>
        </w:rPr>
        <w:t>Saase</w:t>
      </w:r>
      <w:proofErr w:type="spellEnd"/>
      <w:r>
        <w:rPr>
          <w:rFonts w:ascii="Calibri" w:eastAsia="Calibri" w:hAnsi="Calibri" w:cs="Calibri"/>
          <w:i/>
          <w:iCs/>
          <w:highlight w:val="yellow"/>
        </w:rPr>
        <w:t xml:space="preserve">: we can ask the editors of the </w:t>
      </w:r>
      <w:proofErr w:type="spellStart"/>
      <w:r>
        <w:rPr>
          <w:rFonts w:ascii="Calibri" w:eastAsia="Calibri" w:hAnsi="Calibri" w:cs="Calibri"/>
          <w:i/>
          <w:iCs/>
          <w:highlight w:val="yellow"/>
        </w:rPr>
        <w:t>joural</w:t>
      </w:r>
      <w:proofErr w:type="spellEnd"/>
      <w:r>
        <w:rPr>
          <w:rFonts w:ascii="Calibri" w:eastAsia="Calibri" w:hAnsi="Calibri" w:cs="Calibri"/>
          <w:i/>
          <w:iCs/>
          <w:highlight w:val="yellow"/>
        </w:rPr>
        <w:t xml:space="preserve"> or the </w:t>
      </w:r>
      <w:proofErr w:type="spellStart"/>
      <w:r>
        <w:rPr>
          <w:rFonts w:ascii="Calibri" w:eastAsia="Calibri" w:hAnsi="Calibri" w:cs="Calibri"/>
          <w:i/>
          <w:iCs/>
          <w:highlight w:val="yellow"/>
        </w:rPr>
        <w:t>reviewes</w:t>
      </w:r>
      <w:proofErr w:type="spellEnd"/>
      <w:r>
        <w:rPr>
          <w:rFonts w:ascii="Calibri" w:eastAsia="Calibri" w:hAnsi="Calibri" w:cs="Calibri"/>
          <w:i/>
          <w:iCs/>
          <w:highlight w:val="yellow"/>
        </w:rPr>
        <w:t xml:space="preserve"> what they like</w:t>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R.A. Retel Helmrich" w:date="2020-05-26T13:39:00Z" w:initials="IRH">
    <w:p w14:paraId="69795DDC" w14:textId="77777777" w:rsidR="00F1403D" w:rsidRDefault="00F1403D" w:rsidP="00F1403D">
      <w:pPr>
        <w:pStyle w:val="CommentText"/>
        <w:rPr>
          <w:lang w:val="nl-NL"/>
        </w:rPr>
      </w:pPr>
      <w:r>
        <w:rPr>
          <w:rStyle w:val="CommentReference"/>
        </w:rPr>
        <w:annotationRef/>
      </w:r>
      <w:r>
        <w:rPr>
          <w:lang w:val="nl-NL"/>
        </w:rPr>
        <w:t>“</w:t>
      </w:r>
      <w:proofErr w:type="spellStart"/>
      <w:r w:rsidRPr="00D141B8">
        <w:rPr>
          <w:lang w:val="nl-NL"/>
        </w:rPr>
        <w:t>And</w:t>
      </w:r>
      <w:proofErr w:type="spellEnd"/>
      <w:r w:rsidRPr="00D141B8">
        <w:rPr>
          <w:lang w:val="nl-NL"/>
        </w:rPr>
        <w:t xml:space="preserve"> </w:t>
      </w:r>
      <w:proofErr w:type="spellStart"/>
      <w:r>
        <w:rPr>
          <w:lang w:val="nl-NL"/>
        </w:rPr>
        <w:t>beyond</w:t>
      </w:r>
      <w:proofErr w:type="spellEnd"/>
      <w:r>
        <w:rPr>
          <w:lang w:val="nl-NL"/>
        </w:rPr>
        <w:t>”</w:t>
      </w:r>
      <w:r w:rsidRPr="00D141B8">
        <w:rPr>
          <w:lang w:val="nl-NL"/>
        </w:rPr>
        <w:t xml:space="preserve"> </w:t>
      </w:r>
    </w:p>
    <w:p w14:paraId="7012B163" w14:textId="77777777" w:rsidR="00F1403D" w:rsidRPr="00D141B8" w:rsidRDefault="00F1403D" w:rsidP="00F1403D">
      <w:pPr>
        <w:pStyle w:val="CommentText"/>
        <w:rPr>
          <w:lang w:val="nl-NL"/>
        </w:rPr>
      </w:pPr>
      <w:r w:rsidRPr="00D141B8">
        <w:rPr>
          <w:lang w:val="nl-NL"/>
        </w:rPr>
        <w:t>De t</w:t>
      </w:r>
      <w:r>
        <w:rPr>
          <w:lang w:val="nl-NL"/>
        </w:rPr>
        <w:t>itel is pakkend op deze manier, maar wil je niet benadrukken dat het hierna ook relevant is?</w:t>
      </w:r>
    </w:p>
  </w:comment>
  <w:comment w:id="1" w:author="Gebruiker" w:date="2020-05-24T14:42:00Z" w:initials="G">
    <w:p w14:paraId="3B8A2C87" w14:textId="1BC3EE55" w:rsidR="006C17F7" w:rsidRPr="00E25C4D" w:rsidRDefault="006C17F7" w:rsidP="00CD33A7">
      <w:pPr>
        <w:rPr>
          <w:lang w:val="nl-NL"/>
        </w:rPr>
      </w:pPr>
      <w:r>
        <w:rPr>
          <w:rStyle w:val="CommentReference"/>
        </w:rPr>
        <w:annotationRef/>
      </w:r>
      <w:r w:rsidRPr="00E25C4D">
        <w:rPr>
          <w:lang w:val="nl-NL"/>
        </w:rPr>
        <w:t>Was dit Cees Verhoef?</w:t>
      </w:r>
      <w:r>
        <w:rPr>
          <w:lang w:val="nl-NL"/>
        </w:rPr>
        <w:t xml:space="preserve"> Of </w:t>
      </w:r>
      <w:r w:rsidRPr="00CD33A7">
        <w:rPr>
          <w:lang w:val="nl-NL"/>
        </w:rPr>
        <w:t xml:space="preserve">S. </w:t>
      </w:r>
      <w:proofErr w:type="spellStart"/>
      <w:r w:rsidRPr="00CD33A7">
        <w:rPr>
          <w:lang w:val="nl-NL"/>
        </w:rPr>
        <w:t>Sleijfer</w:t>
      </w:r>
      <w:proofErr w:type="spellEnd"/>
      <w:r w:rsidRPr="00CD33A7">
        <w:rPr>
          <w:lang w:val="nl-NL"/>
        </w:rPr>
        <w:t xml:space="preserve">, </w:t>
      </w:r>
      <w:proofErr w:type="spellStart"/>
      <w:r w:rsidRPr="00CD33A7">
        <w:rPr>
          <w:lang w:val="nl-NL"/>
        </w:rPr>
        <w:t>oncology</w:t>
      </w:r>
      <w:proofErr w:type="spellEnd"/>
      <w:r>
        <w:rPr>
          <w:rStyle w:val="CommentReference"/>
        </w:rPr>
        <w:annotationRef/>
      </w:r>
    </w:p>
  </w:comment>
  <w:comment w:id="2" w:author="E.M. Krijkamp" w:date="2020-05-19T16:42:00Z" w:initials="EK">
    <w:p w14:paraId="110841EA" w14:textId="37FCA43E" w:rsidR="006C17F7" w:rsidRDefault="006C17F7">
      <w:pPr>
        <w:pStyle w:val="CommentText"/>
      </w:pPr>
      <w:r>
        <w:rPr>
          <w:rStyle w:val="CommentReference"/>
        </w:rPr>
        <w:annotationRef/>
      </w:r>
      <w:r>
        <w:t xml:space="preserve">405 words </w:t>
      </w:r>
    </w:p>
    <w:p w14:paraId="7235A939" w14:textId="0FA9F396" w:rsidR="006C17F7" w:rsidRDefault="006C17F7">
      <w:pPr>
        <w:pStyle w:val="CommentText"/>
      </w:pPr>
    </w:p>
    <w:p w14:paraId="05F268FC" w14:textId="593934EF" w:rsidR="006C17F7" w:rsidRDefault="006C17F7">
      <w:pPr>
        <w:pStyle w:val="CommentText"/>
      </w:pPr>
      <w:r>
        <w:t xml:space="preserve">FOR SMDM </w:t>
      </w:r>
    </w:p>
    <w:p w14:paraId="02B0909E" w14:textId="36F31132" w:rsidR="006C17F7" w:rsidRDefault="006C17F7">
      <w:pPr>
        <w:pStyle w:val="CommentText"/>
        <w:rPr>
          <w:rFonts w:ascii="Arial" w:eastAsia="Times New Roman" w:hAnsi="Arial" w:cs="Arial"/>
          <w:color w:val="000000"/>
          <w:lang w:val="en-US"/>
        </w:rPr>
      </w:pPr>
      <w:r w:rsidRPr="00A6511C">
        <w:rPr>
          <w:rFonts w:ascii="Arial" w:eastAsia="Times New Roman" w:hAnsi="Arial" w:cs="Arial"/>
          <w:color w:val="000000"/>
          <w:lang w:val="en-US"/>
        </w:rPr>
        <w:t xml:space="preserve">Each abstract, excluding title and author information, may be no longer than </w:t>
      </w:r>
      <w:r w:rsidRPr="00A6511C">
        <w:rPr>
          <w:rFonts w:ascii="Arial" w:eastAsia="Times New Roman" w:hAnsi="Arial" w:cs="Arial"/>
          <w:b/>
          <w:color w:val="000000"/>
          <w:lang w:val="en-US"/>
        </w:rPr>
        <w:t>375 words</w:t>
      </w:r>
      <w:r w:rsidRPr="00A6511C">
        <w:rPr>
          <w:rFonts w:ascii="Arial" w:eastAsia="Times New Roman" w:hAnsi="Arial" w:cs="Arial"/>
          <w:color w:val="000000"/>
          <w:lang w:val="en-US"/>
        </w:rPr>
        <w:t>.</w:t>
      </w:r>
    </w:p>
    <w:p w14:paraId="25E78561" w14:textId="3DF4A864" w:rsidR="006C17F7" w:rsidRDefault="006C17F7">
      <w:pPr>
        <w:pStyle w:val="CommentText"/>
      </w:pPr>
    </w:p>
    <w:p w14:paraId="3DCED267" w14:textId="77777777" w:rsidR="006C17F7" w:rsidRDefault="006C17F7">
      <w:pPr>
        <w:pStyle w:val="CommentText"/>
        <w:rPr>
          <w:b/>
        </w:rPr>
      </w:pPr>
      <w:r w:rsidRPr="00613DD2">
        <w:rPr>
          <w:b/>
        </w:rPr>
        <w:t xml:space="preserve">Could you please help us </w:t>
      </w:r>
      <w:r>
        <w:rPr>
          <w:b/>
        </w:rPr>
        <w:t>delete</w:t>
      </w:r>
      <w:r w:rsidRPr="00613DD2">
        <w:rPr>
          <w:b/>
        </w:rPr>
        <w:t xml:space="preserve"> words? </w:t>
      </w:r>
      <w:r>
        <w:rPr>
          <w:b/>
        </w:rPr>
        <w:t xml:space="preserve">To 375-350 for now. </w:t>
      </w:r>
    </w:p>
    <w:p w14:paraId="0C136E80" w14:textId="77777777" w:rsidR="006C17F7" w:rsidRDefault="006C17F7">
      <w:pPr>
        <w:pStyle w:val="CommentText"/>
        <w:rPr>
          <w:b/>
        </w:rPr>
      </w:pPr>
    </w:p>
    <w:p w14:paraId="6DECC91C" w14:textId="426A88EB" w:rsidR="006C17F7" w:rsidRPr="00613DD2" w:rsidRDefault="006C17F7">
      <w:pPr>
        <w:pStyle w:val="CommentText"/>
        <w:rPr>
          <w:b/>
        </w:rPr>
      </w:pPr>
      <w:r>
        <w:rPr>
          <w:b/>
        </w:rPr>
        <w:t xml:space="preserve">For NEJM we can take a next step. </w:t>
      </w:r>
    </w:p>
    <w:p w14:paraId="32934D16" w14:textId="58012400" w:rsidR="006C17F7" w:rsidRDefault="006C17F7">
      <w:pPr>
        <w:pStyle w:val="CommentText"/>
      </w:pPr>
    </w:p>
    <w:p w14:paraId="3ECEFA21" w14:textId="77777777" w:rsidR="006C17F7" w:rsidRDefault="006C17F7">
      <w:pPr>
        <w:pStyle w:val="CommentText"/>
      </w:pPr>
    </w:p>
    <w:p w14:paraId="14913C65" w14:textId="3CAF219C" w:rsidR="006C17F7" w:rsidRDefault="006C17F7">
      <w:pPr>
        <w:pStyle w:val="CommentText"/>
      </w:pPr>
      <w:r w:rsidRPr="00B12A7F">
        <w:t>https://www.nejm.org/author-center/new-manuscripts</w:t>
      </w:r>
    </w:p>
    <w:p w14:paraId="08490C63" w14:textId="77777777" w:rsidR="006C17F7" w:rsidRDefault="006C17F7">
      <w:pPr>
        <w:pStyle w:val="CommentText"/>
      </w:pPr>
    </w:p>
    <w:p w14:paraId="4BD98347" w14:textId="77777777" w:rsidR="006C17F7" w:rsidRDefault="006C17F7"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6C17F7" w:rsidRPr="008902F1" w:rsidRDefault="006C17F7"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39FE7D9" w:rsidR="006C17F7" w:rsidRDefault="006C17F7" w:rsidP="00A6511C">
      <w:pPr>
        <w:pStyle w:val="f-body"/>
        <w:spacing w:before="0" w:beforeAutospacing="0" w:after="0" w:afterAutospacing="0" w:line="420" w:lineRule="atLeast"/>
        <w:textAlignment w:val="baseline"/>
        <w:rPr>
          <w:color w:val="4D4D4D"/>
        </w:rPr>
      </w:pPr>
    </w:p>
    <w:p w14:paraId="33DD9364" w14:textId="04D55C78" w:rsidR="006C17F7" w:rsidRPr="00234D3C" w:rsidRDefault="006C17F7">
      <w:pPr>
        <w:pStyle w:val="CommentText"/>
        <w:rPr>
          <w:lang w:val="en-US"/>
        </w:rPr>
      </w:pPr>
    </w:p>
  </w:comment>
  <w:comment w:id="3" w:author="E.M. Krijkamp" w:date="2020-05-25T17:26:00Z" w:initials="EK">
    <w:p w14:paraId="26D61613" w14:textId="77777777" w:rsidR="00ED35E2" w:rsidRPr="009262F5" w:rsidRDefault="00ED35E2" w:rsidP="00ED35E2">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p>
  </w:comment>
  <w:comment w:id="4" w:author="rob baatenburg de jong" w:date="2020-05-21T11:01:00Z" w:initials="rbdj">
    <w:p w14:paraId="36CD46A8" w14:textId="6D58D1E3" w:rsidR="006C17F7" w:rsidRPr="000016BF" w:rsidRDefault="006C17F7">
      <w:pPr>
        <w:pStyle w:val="CommentText"/>
        <w:rPr>
          <w:lang w:val="nl-NL"/>
        </w:rPr>
      </w:pPr>
      <w:r>
        <w:rPr>
          <w:rStyle w:val="CommentReference"/>
        </w:rPr>
        <w:annotationRef/>
      </w:r>
      <w:r w:rsidRPr="000016BF">
        <w:rPr>
          <w:lang w:val="nl-NL"/>
        </w:rPr>
        <w:t>Naast data van individuele aa</w:t>
      </w:r>
      <w:r>
        <w:rPr>
          <w:lang w:val="nl-NL"/>
        </w:rPr>
        <w:t xml:space="preserve">ndoeningen is het nuttig om aan te geven dat we streven naar indeling in 3 groepen: 1 no </w:t>
      </w:r>
      <w:proofErr w:type="spellStart"/>
      <w:r>
        <w:rPr>
          <w:lang w:val="nl-NL"/>
        </w:rPr>
        <w:t>brainer</w:t>
      </w:r>
      <w:proofErr w:type="spellEnd"/>
      <w:r>
        <w:rPr>
          <w:lang w:val="nl-NL"/>
        </w:rPr>
        <w:t>: moet sowieso gezien gezondheidswinst; 2 redelijke verwachting van nut; 3 veel minder kansrijk, zonder schaarste zou je misschien een poging wagen, maar met schaarste eerder zoeken naar niet-chirurgische alternatieven.</w:t>
      </w:r>
    </w:p>
  </w:comment>
  <w:comment w:id="5" w:author="Gebruiker" w:date="2020-05-24T15:16:00Z" w:initials="G">
    <w:p w14:paraId="4BA600DA" w14:textId="778DE4A3" w:rsidR="006C17F7" w:rsidRPr="0046269E" w:rsidRDefault="006C17F7">
      <w:pPr>
        <w:pStyle w:val="CommentText"/>
        <w:rPr>
          <w:lang w:val="nl-NL"/>
        </w:rPr>
      </w:pPr>
      <w:r>
        <w:rPr>
          <w:rStyle w:val="CommentReference"/>
        </w:rPr>
        <w:annotationRef/>
      </w:r>
      <w:r w:rsidRPr="00CC041C">
        <w:rPr>
          <w:lang w:val="nl-NL"/>
        </w:rPr>
        <w:t xml:space="preserve">Ik denk dat we hier even </w:t>
      </w:r>
      <w:r>
        <w:rPr>
          <w:lang w:val="nl-NL"/>
        </w:rPr>
        <w:t xml:space="preserve">woensdag met z’n allen over moeten zitten. Als ik op de stoel van statisticus ga zitten ben ik niet zo’n voorstander van “categoriseren” – dit is statistisch inefficiënt: dan neem je aan dat een ziekte net onder of boven een </w:t>
      </w:r>
      <w:proofErr w:type="spellStart"/>
      <w:proofErr w:type="gramStart"/>
      <w:r>
        <w:rPr>
          <w:lang w:val="nl-NL"/>
        </w:rPr>
        <w:t>cut-off</w:t>
      </w:r>
      <w:proofErr w:type="spellEnd"/>
      <w:proofErr w:type="gramEnd"/>
      <w:r>
        <w:rPr>
          <w:lang w:val="nl-NL"/>
        </w:rPr>
        <w:t xml:space="preserve"> compleet anders is. Het aantrekkelijke van onze maat is dat het een </w:t>
      </w:r>
      <w:proofErr w:type="gramStart"/>
      <w:r>
        <w:rPr>
          <w:lang w:val="nl-NL"/>
        </w:rPr>
        <w:t>continue</w:t>
      </w:r>
      <w:proofErr w:type="gramEnd"/>
      <w:r>
        <w:rPr>
          <w:lang w:val="nl-NL"/>
        </w:rPr>
        <w:t xml:space="preserve"> spectrum is – net zoals het hele leven. </w:t>
      </w:r>
      <w:r w:rsidRPr="0046269E">
        <w:rPr>
          <w:lang w:val="nl-NL"/>
        </w:rPr>
        <w:t xml:space="preserve">Maar ik snap de wens voor interpretatie/implementatie. </w:t>
      </w:r>
    </w:p>
  </w:comment>
  <w:comment w:id="6" w:author="E.M. Krijkamp" w:date="2020-05-25T18:02:00Z" w:initials="EK">
    <w:p w14:paraId="67FFCDAD" w14:textId="0ED8BEE3" w:rsidR="006C17F7" w:rsidRPr="0046269E" w:rsidRDefault="006C17F7">
      <w:pPr>
        <w:pStyle w:val="CommentText"/>
        <w:rPr>
          <w:lang w:val="nl-NL"/>
        </w:rPr>
      </w:pPr>
      <w:r>
        <w:rPr>
          <w:rStyle w:val="CommentReference"/>
        </w:rPr>
        <w:annotationRef/>
      </w:r>
      <w:r w:rsidRPr="0046269E">
        <w:rPr>
          <w:lang w:val="nl-NL"/>
        </w:rPr>
        <w:t>Onduidelijke zin</w:t>
      </w:r>
    </w:p>
  </w:comment>
  <w:comment w:id="7" w:author="E.M. Krijkamp" w:date="2020-05-15T11:32:00Z" w:initials="EK">
    <w:p w14:paraId="66896093" w14:textId="4A18917F" w:rsidR="006C17F7" w:rsidRPr="0046269E" w:rsidRDefault="006C17F7">
      <w:pPr>
        <w:rPr>
          <w:lang w:val="nl-NL"/>
        </w:rPr>
      </w:pPr>
      <w:r w:rsidRPr="0046269E">
        <w:rPr>
          <w:lang w:val="nl-NL"/>
        </w:rPr>
        <w:t xml:space="preserve">Check </w:t>
      </w:r>
      <w:proofErr w:type="spellStart"/>
      <w:r w:rsidRPr="0046269E">
        <w:rPr>
          <w:lang w:val="nl-NL"/>
        </w:rPr>
        <w:t>with</w:t>
      </w:r>
      <w:proofErr w:type="spellEnd"/>
      <w:r w:rsidRPr="0046269E">
        <w:rPr>
          <w:lang w:val="nl-NL"/>
        </w:rPr>
        <w:t xml:space="preserve"> </w:t>
      </w:r>
      <w:proofErr w:type="spellStart"/>
      <w:r w:rsidRPr="0046269E">
        <w:rPr>
          <w:lang w:val="nl-NL"/>
        </w:rPr>
        <w:t>the</w:t>
      </w:r>
      <w:proofErr w:type="spellEnd"/>
      <w:r w:rsidRPr="0046269E">
        <w:rPr>
          <w:lang w:val="nl-NL"/>
        </w:rPr>
        <w:t xml:space="preserve"> </w:t>
      </w:r>
      <w:proofErr w:type="spellStart"/>
      <w:r w:rsidRPr="0046269E">
        <w:rPr>
          <w:lang w:val="nl-NL"/>
        </w:rPr>
        <w:t>journal</w:t>
      </w:r>
      <w:proofErr w:type="spellEnd"/>
      <w:r w:rsidRPr="0046269E">
        <w:rPr>
          <w:lang w:val="nl-NL"/>
        </w:rPr>
        <w:t xml:space="preserve"> </w:t>
      </w:r>
      <w:proofErr w:type="spellStart"/>
      <w:r w:rsidRPr="0046269E">
        <w:rPr>
          <w:lang w:val="nl-NL"/>
        </w:rPr>
        <w:t>if</w:t>
      </w:r>
      <w:proofErr w:type="spellEnd"/>
      <w:r w:rsidRPr="0046269E">
        <w:rPr>
          <w:lang w:val="nl-NL"/>
        </w:rPr>
        <w:t xml:space="preserve"> </w:t>
      </w:r>
      <w:proofErr w:type="spellStart"/>
      <w:r w:rsidRPr="0046269E">
        <w:rPr>
          <w:lang w:val="nl-NL"/>
        </w:rPr>
        <w:t>they</w:t>
      </w:r>
      <w:proofErr w:type="spellEnd"/>
      <w:r w:rsidRPr="0046269E">
        <w:rPr>
          <w:lang w:val="nl-NL"/>
        </w:rPr>
        <w:t xml:space="preserve"> are ok </w:t>
      </w:r>
      <w:proofErr w:type="spellStart"/>
      <w:r w:rsidRPr="0046269E">
        <w:rPr>
          <w:lang w:val="nl-NL"/>
        </w:rPr>
        <w:t>with</w:t>
      </w:r>
      <w:proofErr w:type="spellEnd"/>
      <w:r w:rsidRPr="0046269E">
        <w:rPr>
          <w:lang w:val="nl-NL"/>
        </w:rPr>
        <w:t xml:space="preserve"> </w:t>
      </w:r>
      <w:proofErr w:type="spellStart"/>
      <w:r w:rsidRPr="0046269E">
        <w:rPr>
          <w:lang w:val="nl-NL"/>
        </w:rPr>
        <w:t>this</w:t>
      </w:r>
      <w:proofErr w:type="spellEnd"/>
      <w:r w:rsidRPr="0046269E">
        <w:rPr>
          <w:lang w:val="nl-NL"/>
        </w:rPr>
        <w:t>.</w:t>
      </w:r>
      <w:r>
        <w:annotationRef/>
      </w:r>
      <w:r>
        <w:annotationRef/>
      </w:r>
      <w:r>
        <w:annotationRef/>
      </w:r>
    </w:p>
  </w:comment>
  <w:comment w:id="8" w:author="E.M. Krijkamp" w:date="2020-05-25T18:05:00Z" w:initials="EK">
    <w:p w14:paraId="338CEE6D" w14:textId="77777777" w:rsidR="006C17F7" w:rsidRPr="005B429A" w:rsidRDefault="006C17F7" w:rsidP="005966E7">
      <w:pPr>
        <w:rPr>
          <w:lang w:val="nl-NL"/>
        </w:rPr>
      </w:pPr>
      <w:r>
        <w:rPr>
          <w:rStyle w:val="CommentReference"/>
        </w:rPr>
        <w:annotationRef/>
      </w:r>
      <w:proofErr w:type="spellStart"/>
      <w:r w:rsidRPr="005966E7">
        <w:rPr>
          <w:lang w:val="nl-NL"/>
        </w:rPr>
        <w:t>Comment</w:t>
      </w:r>
      <w:proofErr w:type="spellEnd"/>
      <w:r w:rsidRPr="005966E7">
        <w:rPr>
          <w:lang w:val="nl-NL"/>
        </w:rPr>
        <w:t xml:space="preserve"> Jan van </w:t>
      </w:r>
      <w:proofErr w:type="spellStart"/>
      <w:r w:rsidRPr="005966E7">
        <w:rPr>
          <w:lang w:val="nl-NL"/>
        </w:rPr>
        <w:t>Saase</w:t>
      </w:r>
      <w:proofErr w:type="spellEnd"/>
      <w:r w:rsidRPr="005966E7">
        <w:rPr>
          <w:lang w:val="nl-NL"/>
        </w:rPr>
        <w:t xml:space="preserve">: </w:t>
      </w:r>
      <w:r w:rsidRPr="005B429A">
        <w:rPr>
          <w:lang w:val="nl-NL"/>
        </w:rPr>
        <w:t>Moet je nog iets zeggen over het feit dat we indien van toepassing</w:t>
      </w:r>
      <w:r>
        <w:rPr>
          <w:lang w:val="nl-NL"/>
        </w:rPr>
        <w:t xml:space="preserve"> gekeken hebben naar een mild </w:t>
      </w:r>
      <w:proofErr w:type="spellStart"/>
      <w:r>
        <w:rPr>
          <w:lang w:val="nl-NL"/>
        </w:rPr>
        <w:t>vs</w:t>
      </w:r>
      <w:proofErr w:type="spellEnd"/>
      <w:r>
        <w:rPr>
          <w:lang w:val="nl-NL"/>
        </w:rPr>
        <w:t xml:space="preserve"> vergevorderd stadium?</w:t>
      </w:r>
    </w:p>
    <w:p w14:paraId="7A24B8E5" w14:textId="4524E5B3" w:rsidR="006C17F7" w:rsidRPr="005966E7" w:rsidRDefault="006C17F7">
      <w:pPr>
        <w:pStyle w:val="CommentText"/>
        <w:rPr>
          <w:lang w:val="nl-NL"/>
        </w:rPr>
      </w:pPr>
    </w:p>
  </w:comment>
  <w:comment w:id="9" w:author="E.M. Krijkamp" w:date="2020-05-25T18:04:00Z" w:initials="EK">
    <w:p w14:paraId="60C92056" w14:textId="089A1755" w:rsidR="006C17F7" w:rsidRPr="005966E7" w:rsidRDefault="006C17F7">
      <w:pPr>
        <w:pStyle w:val="CommentText"/>
        <w:rPr>
          <w:lang w:val="nl-NL"/>
        </w:rPr>
      </w:pPr>
      <w:r>
        <w:rPr>
          <w:rStyle w:val="CommentReference"/>
        </w:rPr>
        <w:annotationRef/>
      </w:r>
      <w:r w:rsidRPr="005966E7">
        <w:rPr>
          <w:lang w:val="nl-NL"/>
        </w:rPr>
        <w:t>In h</w:t>
      </w:r>
      <w:r>
        <w:rPr>
          <w:lang w:val="nl-NL"/>
        </w:rPr>
        <w:t xml:space="preserve">et abstract hebben we het over 34. </w:t>
      </w:r>
      <w:proofErr w:type="spellStart"/>
      <w:r>
        <w:rPr>
          <w:lang w:val="nl-NL"/>
        </w:rPr>
        <w:t>Vershcil</w:t>
      </w:r>
      <w:proofErr w:type="spellEnd"/>
      <w:r>
        <w:rPr>
          <w:lang w:val="nl-NL"/>
        </w:rPr>
        <w:t xml:space="preserve"> is dat we het voor 61 proberen te doen, maar voor slechts 34 de gegevens hebben gevonden. De vraag is of we dit moeten beschrijven. </w:t>
      </w:r>
      <w:proofErr w:type="gramStart"/>
      <w:r>
        <w:rPr>
          <w:lang w:val="nl-NL"/>
        </w:rPr>
        <w:t>OF</w:t>
      </w:r>
      <w:proofErr w:type="gramEnd"/>
      <w:r>
        <w:rPr>
          <w:lang w:val="nl-NL"/>
        </w:rPr>
        <w:t xml:space="preserve"> dat we gewoon allen op deze 34 de focus houden. </w:t>
      </w:r>
    </w:p>
  </w:comment>
  <w:comment w:id="10" w:author="E.M. Krijkamp" w:date="2020-05-25T18:03:00Z" w:initials="EK">
    <w:p w14:paraId="2C1FB46D" w14:textId="441D7C0F" w:rsidR="006C17F7" w:rsidRPr="005966E7" w:rsidRDefault="006C17F7">
      <w:pPr>
        <w:pStyle w:val="CommentText"/>
        <w:rPr>
          <w:lang w:val="nl-NL"/>
        </w:rPr>
      </w:pPr>
      <w:r>
        <w:rPr>
          <w:rStyle w:val="CommentReference"/>
        </w:rPr>
        <w:annotationRef/>
      </w:r>
      <w:r w:rsidRPr="005966E7">
        <w:rPr>
          <w:lang w:val="nl-NL"/>
        </w:rPr>
        <w:t>Vergt meer uitleg</w:t>
      </w:r>
      <w:r>
        <w:rPr>
          <w:lang w:val="nl-NL"/>
        </w:rPr>
        <w:t xml:space="preserve"> hier over de discount </w:t>
      </w:r>
      <w:proofErr w:type="spellStart"/>
      <w:r>
        <w:rPr>
          <w:lang w:val="nl-NL"/>
        </w:rPr>
        <w:t>rate</w:t>
      </w:r>
      <w:proofErr w:type="spellEnd"/>
    </w:p>
  </w:comment>
  <w:comment w:id="11" w:author="E.M. Krijkamp" w:date="2020-05-19T21:33:00Z" w:initials="EK">
    <w:p w14:paraId="5E87E7BB" w14:textId="1DFB8DA1" w:rsidR="006C17F7" w:rsidRPr="00270429" w:rsidRDefault="006C17F7">
      <w:pPr>
        <w:pStyle w:val="CommentText"/>
        <w:rPr>
          <w:lang w:val="nl-NL"/>
        </w:rPr>
      </w:pPr>
      <w:r>
        <w:rPr>
          <w:rStyle w:val="CommentReference"/>
        </w:rPr>
        <w:annotationRef/>
      </w:r>
      <w:r w:rsidRPr="00270429">
        <w:rPr>
          <w:lang w:val="nl-NL"/>
        </w:rPr>
        <w:t xml:space="preserve">Jan van </w:t>
      </w:r>
      <w:proofErr w:type="spellStart"/>
      <w:r w:rsidRPr="00270429">
        <w:rPr>
          <w:lang w:val="nl-NL"/>
        </w:rPr>
        <w:t>Busschbach</w:t>
      </w:r>
      <w:proofErr w:type="spellEnd"/>
      <w:r w:rsidRPr="00270429">
        <w:rPr>
          <w:lang w:val="nl-NL"/>
        </w:rPr>
        <w:t xml:space="preserve">, raad je ons aan om het </w:t>
      </w:r>
      <w:proofErr w:type="spellStart"/>
      <w:r>
        <w:rPr>
          <w:lang w:val="nl-NL"/>
        </w:rPr>
        <w:t>utilities</w:t>
      </w:r>
      <w:proofErr w:type="spellEnd"/>
      <w:r>
        <w:rPr>
          <w:lang w:val="nl-NL"/>
        </w:rPr>
        <w:t xml:space="preserve"> te noemen? Of </w:t>
      </w:r>
      <w:proofErr w:type="spellStart"/>
      <w:r>
        <w:rPr>
          <w:lang w:val="nl-NL"/>
        </w:rPr>
        <w:t>QoL</w:t>
      </w:r>
      <w:proofErr w:type="spellEnd"/>
      <w:r>
        <w:rPr>
          <w:lang w:val="nl-NL"/>
        </w:rPr>
        <w:t xml:space="preserve"> waardes? </w:t>
      </w:r>
    </w:p>
  </w:comment>
  <w:comment w:id="12" w:author="J.J. van Busschbach" w:date="2020-05-26T09:35:00Z" w:initials="JvB">
    <w:p w14:paraId="7901F020" w14:textId="2391E01B" w:rsidR="006C17F7" w:rsidRPr="0046269E" w:rsidRDefault="006C17F7">
      <w:pPr>
        <w:pStyle w:val="CommentText"/>
        <w:rPr>
          <w:lang w:val="nl-NL"/>
        </w:rPr>
      </w:pPr>
      <w:r>
        <w:rPr>
          <w:rStyle w:val="CommentReference"/>
        </w:rPr>
        <w:annotationRef/>
      </w:r>
      <w:r w:rsidRPr="00BC7381">
        <w:rPr>
          <w:b/>
          <w:lang w:val="nl-NL"/>
        </w:rPr>
        <w:t xml:space="preserve">Ik zou het </w:t>
      </w:r>
      <w:proofErr w:type="spellStart"/>
      <w:r w:rsidRPr="00BC7381">
        <w:rPr>
          <w:b/>
          <w:lang w:val="nl-NL"/>
        </w:rPr>
        <w:t>QoL</w:t>
      </w:r>
      <w:proofErr w:type="spellEnd"/>
      <w:r w:rsidRPr="00BC7381">
        <w:rPr>
          <w:b/>
          <w:lang w:val="nl-NL"/>
        </w:rPr>
        <w:t xml:space="preserve"> warden noemen.</w:t>
      </w:r>
      <w:r w:rsidRPr="0046269E">
        <w:rPr>
          <w:lang w:val="nl-NL"/>
        </w:rPr>
        <w:t xml:space="preserve"> </w:t>
      </w:r>
      <w:r>
        <w:rPr>
          <w:lang w:val="nl-NL"/>
        </w:rPr>
        <w:t xml:space="preserve">Die </w:t>
      </w:r>
      <w:proofErr w:type="spellStart"/>
      <w:r>
        <w:rPr>
          <w:lang w:val="nl-NL"/>
        </w:rPr>
        <w:t>QoL</w:t>
      </w:r>
      <w:proofErr w:type="spellEnd"/>
      <w:r>
        <w:rPr>
          <w:lang w:val="nl-NL"/>
        </w:rPr>
        <w:t xml:space="preserve"> waarden kunnen geen ‘utiliteiten’ zijn (al worden ze wel vaak zo gemoed, en ik doe dat dus ook </w:t>
      </w:r>
      <w:proofErr w:type="gramStart"/>
      <w:r>
        <w:rPr>
          <w:lang w:val="nl-NL"/>
        </w:rPr>
        <w:t>soms….</w:t>
      </w:r>
      <w:proofErr w:type="gramEnd"/>
      <w:r>
        <w:rPr>
          <w:lang w:val="nl-NL"/>
        </w:rPr>
        <w:t xml:space="preserve">) omdat er geen tijdelement aan zit: 0 seconden in een slechte gezondheidstoestand is niet erg. Een QALY kan je wel een utiliteit noemen, ook al is het een ‘speciale’, </w:t>
      </w:r>
      <w:proofErr w:type="spellStart"/>
      <w:r>
        <w:rPr>
          <w:lang w:val="nl-NL"/>
        </w:rPr>
        <w:t>dwz</w:t>
      </w:r>
      <w:proofErr w:type="spellEnd"/>
      <w:r>
        <w:rPr>
          <w:lang w:val="nl-NL"/>
        </w:rPr>
        <w:t xml:space="preserve"> beperkte utiliteit, omdat het alleen gezondheid betreft. </w:t>
      </w:r>
    </w:p>
  </w:comment>
  <w:comment w:id="43" w:author="Gebruiker" w:date="2020-05-19T10:29:00Z" w:initials="G">
    <w:p w14:paraId="36565F2D" w14:textId="28B8B1FB" w:rsidR="006C17F7" w:rsidRPr="0065107A" w:rsidRDefault="006C17F7">
      <w:pPr>
        <w:pStyle w:val="CommentText"/>
        <w:rPr>
          <w:lang w:val="nl-NL"/>
        </w:rPr>
      </w:pPr>
      <w:r>
        <w:rPr>
          <w:rStyle w:val="CommentReference"/>
        </w:rPr>
        <w:annotationRef/>
      </w:r>
      <w:r w:rsidRPr="0065107A">
        <w:rPr>
          <w:lang w:val="nl-NL"/>
        </w:rPr>
        <w:t>@Eline: dit kan ook in Appendix D, denk ik?</w:t>
      </w:r>
    </w:p>
  </w:comment>
  <w:comment w:id="44" w:author="E.M. Krijkamp" w:date="2020-05-19T21:17:00Z" w:initials="EK">
    <w:p w14:paraId="652AE79D" w14:textId="346C4A80" w:rsidR="006C17F7" w:rsidRPr="00B6789B" w:rsidRDefault="006C17F7">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104" w:author="E.M. Krijkamp" w:date="2020-05-19T21:32:00Z" w:initials="EK">
    <w:p w14:paraId="7FA9C826" w14:textId="060F1974" w:rsidR="006C17F7" w:rsidRPr="00063929" w:rsidRDefault="006C17F7">
      <w:pPr>
        <w:pStyle w:val="CommentText"/>
        <w:rPr>
          <w:lang w:val="nl-NL"/>
        </w:rPr>
      </w:pPr>
      <w:r>
        <w:rPr>
          <w:rStyle w:val="CommentReference"/>
        </w:rPr>
        <w:annotationRef/>
      </w:r>
      <w:r>
        <w:rPr>
          <w:lang w:val="nl-NL"/>
        </w:rPr>
        <w:t xml:space="preserve">Als we besluiten dat we dit willen en nodig is. @Rob kan jij dan </w:t>
      </w:r>
      <w:proofErr w:type="spellStart"/>
      <w:r>
        <w:rPr>
          <w:lang w:val="nl-NL"/>
        </w:rPr>
        <w:t>aub</w:t>
      </w:r>
      <w:proofErr w:type="spellEnd"/>
      <w:r>
        <w:rPr>
          <w:lang w:val="nl-NL"/>
        </w:rPr>
        <w:t xml:space="preserve"> helpen met het toevoegen van de specialisten bij de verschillende namen? </w:t>
      </w:r>
    </w:p>
  </w:comment>
  <w:comment w:id="112" w:author="rob baatenburg de jong" w:date="2020-05-21T11:32:00Z" w:initials="rbdj">
    <w:p w14:paraId="394231F6" w14:textId="3916C115" w:rsidR="006C17F7" w:rsidRPr="006C5B68" w:rsidRDefault="006C17F7">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13" w:author="rob baatenburg de jong" w:date="2020-05-21T11:38:00Z" w:initials="rbdj">
    <w:p w14:paraId="7377179B" w14:textId="31436A1F" w:rsidR="006C17F7" w:rsidRPr="006C5B68" w:rsidRDefault="006C17F7">
      <w:pPr>
        <w:pStyle w:val="CommentText"/>
        <w:rPr>
          <w:lang w:val="nl-NL"/>
        </w:rPr>
      </w:pPr>
      <w:r>
        <w:rPr>
          <w:rStyle w:val="CommentReference"/>
        </w:rPr>
        <w:annotationRef/>
      </w:r>
      <w:r w:rsidRPr="006C5B68">
        <w:rPr>
          <w:lang w:val="nl-NL"/>
        </w:rPr>
        <w:t>Ik zou liever zeggen: op</w:t>
      </w:r>
      <w:r>
        <w:rPr>
          <w:lang w:val="nl-NL"/>
        </w:rPr>
        <w:t xml:space="preserve">delen in 3 groepen (zoals </w:t>
      </w:r>
      <w:proofErr w:type="gramStart"/>
      <w:r>
        <w:rPr>
          <w:lang w:val="nl-NL"/>
        </w:rPr>
        <w:t>eerder genoemd</w:t>
      </w:r>
      <w:proofErr w:type="gramEnd"/>
      <w:r>
        <w:rPr>
          <w:lang w:val="nl-NL"/>
        </w:rPr>
        <w:t>).</w:t>
      </w:r>
    </w:p>
  </w:comment>
  <w:comment w:id="114" w:author="E.M. Krijkamp" w:date="2020-05-25T18:47:00Z" w:initials="EK">
    <w:p w14:paraId="57364E8D" w14:textId="39A726CF" w:rsidR="006C17F7" w:rsidRPr="007B7745" w:rsidRDefault="006C17F7">
      <w:pPr>
        <w:pStyle w:val="CommentText"/>
        <w:rPr>
          <w:lang w:val="nl-NL"/>
        </w:rPr>
      </w:pPr>
      <w:r>
        <w:rPr>
          <w:rStyle w:val="CommentReference"/>
        </w:rPr>
        <w:annotationRef/>
      </w:r>
      <w:r w:rsidRPr="007B7745">
        <w:rPr>
          <w:lang w:val="nl-NL"/>
        </w:rPr>
        <w:t>Wellicht een goed idee. Voo</w:t>
      </w:r>
      <w:r>
        <w:rPr>
          <w:lang w:val="nl-NL"/>
        </w:rPr>
        <w:t xml:space="preserve">r het SMDM abstract denk ik dat we het even zo moeten laten. Maar kunnen we daarna mee verder. </w:t>
      </w:r>
    </w:p>
  </w:comment>
  <w:comment w:id="115" w:author="Gebruiker" w:date="2020-05-24T15:12:00Z" w:initials="G">
    <w:p w14:paraId="62BFDA2C" w14:textId="19BFB617" w:rsidR="006C17F7" w:rsidRPr="00114092" w:rsidRDefault="006C17F7">
      <w:pPr>
        <w:pStyle w:val="CommentText"/>
        <w:rPr>
          <w:lang w:val="nl-NL"/>
        </w:rPr>
      </w:pPr>
      <w:r>
        <w:rPr>
          <w:rStyle w:val="CommentReference"/>
        </w:rPr>
        <w:annotationRef/>
      </w:r>
      <w:r w:rsidRPr="00114092">
        <w:rPr>
          <w:lang w:val="nl-NL"/>
        </w:rPr>
        <w:t>Ik wilde niet een nieuwe paragraaf maken</w:t>
      </w:r>
      <w:r>
        <w:rPr>
          <w:lang w:val="nl-NL"/>
        </w:rPr>
        <w:t xml:space="preserve"> die dit idee uitlegt (bleef heel abstract)</w:t>
      </w:r>
      <w:r w:rsidRPr="00114092">
        <w:rPr>
          <w:lang w:val="nl-NL"/>
        </w:rPr>
        <w:t>, maar</w:t>
      </w:r>
      <w:r>
        <w:rPr>
          <w:lang w:val="nl-NL"/>
        </w:rPr>
        <w:t xml:space="preserve"> ik heb dit toegevoegd aan de onderstaande paragraaf!</w:t>
      </w:r>
    </w:p>
  </w:comment>
  <w:comment w:id="123" w:author="Gebruiker" w:date="2020-05-24T15:14:00Z" w:initials="G">
    <w:p w14:paraId="30BF82FF" w14:textId="081ED81F" w:rsidR="006C17F7" w:rsidRDefault="006C17F7">
      <w:pPr>
        <w:pStyle w:val="CommentText"/>
      </w:pPr>
      <w:r>
        <w:rPr>
          <w:rStyle w:val="CommentReference"/>
        </w:rPr>
        <w:annotationRef/>
      </w:r>
      <w:r>
        <w:t xml:space="preserve">Of </w:t>
      </w:r>
      <w:proofErr w:type="spellStart"/>
      <w:r>
        <w:t>misschien</w:t>
      </w:r>
      <w:proofErr w:type="spellEnd"/>
      <w:r>
        <w:t xml:space="preserve"> “operability”?</w:t>
      </w:r>
    </w:p>
  </w:comment>
  <w:comment w:id="124" w:author="E.M. Krijkamp" w:date="2020-05-19T22:39:00Z" w:initials="EK">
    <w:p w14:paraId="085C9C16" w14:textId="504DA9B0" w:rsidR="006C17F7" w:rsidRPr="00654393" w:rsidRDefault="006C17F7">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25" w:author="E.M. Krijkamp" w:date="2020-05-19T22:22:00Z" w:initials="EK">
    <w:p w14:paraId="08EEC46E" w14:textId="39D75491" w:rsidR="006C17F7" w:rsidRPr="00FE2640" w:rsidRDefault="006C17F7">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126" w:author="E.M. Krijkamp" w:date="2020-05-27T13:40:00Z" w:initials="EK">
    <w:p w14:paraId="6DD87488" w14:textId="709EE272" w:rsidR="00CF0B90" w:rsidRPr="00CF0B90" w:rsidRDefault="00CF0B90">
      <w:pPr>
        <w:pStyle w:val="CommentText"/>
        <w:rPr>
          <w:lang w:val="nl-NL"/>
        </w:rPr>
      </w:pPr>
      <w:r>
        <w:rPr>
          <w:rStyle w:val="CommentReference"/>
        </w:rPr>
        <w:annotationRef/>
      </w:r>
      <w:r w:rsidRPr="00CF0B90">
        <w:rPr>
          <w:lang w:val="nl-NL"/>
        </w:rPr>
        <w:t>Advies Celine: re</w:t>
      </w:r>
      <w:r>
        <w:rPr>
          <w:lang w:val="nl-NL"/>
        </w:rPr>
        <w:t xml:space="preserve">gelafstand groter maken zodat we makkelijker de aandoeningen kunnen lezen. </w:t>
      </w:r>
    </w:p>
  </w:comment>
  <w:comment w:id="127" w:author="E.M. Krijkamp" w:date="2020-05-27T13:41:00Z" w:initials="EK">
    <w:p w14:paraId="1EEFE87E" w14:textId="77777777" w:rsidR="00CF0B90" w:rsidRDefault="00CF0B90">
      <w:pPr>
        <w:pStyle w:val="CommentText"/>
        <w:rPr>
          <w:lang w:val="nl-NL"/>
        </w:rPr>
      </w:pPr>
      <w:r>
        <w:rPr>
          <w:rStyle w:val="CommentReference"/>
        </w:rPr>
        <w:annotationRef/>
      </w:r>
      <w:proofErr w:type="spellStart"/>
      <w:r w:rsidRPr="00CF0B90">
        <w:rPr>
          <w:lang w:val="nl-NL"/>
        </w:rPr>
        <w:t>Comment</w:t>
      </w:r>
      <w:proofErr w:type="spellEnd"/>
      <w:r w:rsidRPr="00CF0B90">
        <w:rPr>
          <w:lang w:val="nl-NL"/>
        </w:rPr>
        <w:t xml:space="preserve"> Celine:</w:t>
      </w:r>
      <w:r>
        <w:rPr>
          <w:lang w:val="nl-NL"/>
        </w:rPr>
        <w:t xml:space="preserve"> </w:t>
      </w:r>
    </w:p>
    <w:p w14:paraId="1C426ADA" w14:textId="74B6F18D" w:rsidR="00CF0B90" w:rsidRPr="00CF0B90" w:rsidRDefault="00CF0B90">
      <w:pPr>
        <w:pStyle w:val="CommentText"/>
        <w:rPr>
          <w:lang w:val="nl-NL"/>
        </w:rPr>
      </w:pPr>
      <w:r w:rsidRPr="00737BAB">
        <w:rPr>
          <w:lang w:val="nl-NL"/>
        </w:rPr>
        <w:t xml:space="preserve">Er gebeurt heel veel in dit figuur en niet alle aandoeningen zijn goed zichtbaar. </w:t>
      </w:r>
      <w:r>
        <w:rPr>
          <w:lang w:val="nl-NL"/>
        </w:rPr>
        <w:t xml:space="preserve">Begrijp ik goed dat je uit dit figuur kunt aflezen hoe vaak de betreffende procedure wordt uitgevoerd (grootte van de cirkel), hoe urgent de ingreep is (aan de kleur), het aantal dagen opname (X-as) en de bezetting van de </w:t>
      </w:r>
      <w:proofErr w:type="gramStart"/>
      <w:r>
        <w:rPr>
          <w:lang w:val="nl-NL"/>
        </w:rPr>
        <w:t>OK ruimte</w:t>
      </w:r>
      <w:proofErr w:type="gramEnd"/>
      <w:r>
        <w:rPr>
          <w:lang w:val="nl-NL"/>
        </w:rPr>
        <w:t xml:space="preserve"> (Y-as)? Ik zou op basis van dit figuur niet direct weten waar ik voor moet kiezen. </w:t>
      </w:r>
      <w:proofErr w:type="spellStart"/>
      <w:r>
        <w:rPr>
          <w:lang w:val="nl-NL"/>
        </w:rPr>
        <w:t>Tx</w:t>
      </w:r>
      <w:proofErr w:type="spellEnd"/>
      <w:r>
        <w:rPr>
          <w:lang w:val="nl-NL"/>
        </w:rPr>
        <w:t xml:space="preserve"> bij ESLD levert veel </w:t>
      </w:r>
      <w:proofErr w:type="gramStart"/>
      <w:r>
        <w:rPr>
          <w:lang w:val="nl-NL"/>
        </w:rPr>
        <w:t>QALY winst</w:t>
      </w:r>
      <w:proofErr w:type="gramEnd"/>
      <w:r>
        <w:rPr>
          <w:lang w:val="nl-NL"/>
        </w:rPr>
        <w:t xml:space="preserve"> op, maar kost veel OK en opname tijd, terwijl je in diezelfde periode heel veel shunts kunt aanleggen. Idealiter zou je kiezen voor urgente ingrepen die niet al te veel </w:t>
      </w:r>
      <w:proofErr w:type="gramStart"/>
      <w:r>
        <w:rPr>
          <w:lang w:val="nl-NL"/>
        </w:rPr>
        <w:t>OK capaciteit</w:t>
      </w:r>
      <w:proofErr w:type="gramEnd"/>
      <w:r>
        <w:rPr>
          <w:lang w:val="nl-NL"/>
        </w:rPr>
        <w:t xml:space="preserve"> vragen en leiden tot een lange opnameduur. Maar in hoeverre </w:t>
      </w:r>
      <w:proofErr w:type="gramStart"/>
      <w:r>
        <w:rPr>
          <w:lang w:val="nl-NL"/>
        </w:rPr>
        <w:t>is  de</w:t>
      </w:r>
      <w:proofErr w:type="gramEnd"/>
      <w:r>
        <w:rPr>
          <w:lang w:val="nl-NL"/>
        </w:rPr>
        <w:t xml:space="preserve"> frequentie waarin ingrepen worden uitgevoerd dan van belang voor dit figuur?</w:t>
      </w:r>
    </w:p>
  </w:comment>
  <w:comment w:id="129" w:author="E.M. Krijkamp" w:date="2020-05-19T16:54:00Z" w:initials="EK">
    <w:p w14:paraId="08B4F758" w14:textId="40D56AE9" w:rsidR="006C17F7" w:rsidRPr="009400C4" w:rsidRDefault="006C17F7">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in onze gezamenlijk </w:t>
      </w:r>
      <w:proofErr w:type="spellStart"/>
      <w:r>
        <w:rPr>
          <w:lang w:val="nl-NL"/>
        </w:rPr>
        <w:t>Medendely</w:t>
      </w:r>
      <w:proofErr w:type="spellEnd"/>
      <w:r>
        <w:rPr>
          <w:lang w:val="nl-NL"/>
        </w:rPr>
        <w:t xml:space="preserve"> controleren. </w:t>
      </w:r>
    </w:p>
  </w:comment>
  <w:comment w:id="130" w:author="E.M. Krijkamp" w:date="2020-05-19T16:34:00Z" w:initials="EK">
    <w:p w14:paraId="57780BA1" w14:textId="48A6034B" w:rsidR="006C17F7" w:rsidRPr="00A841EB" w:rsidRDefault="006C17F7">
      <w:pPr>
        <w:pStyle w:val="CommentText"/>
        <w:rPr>
          <w:lang w:val="nl-NL"/>
        </w:rPr>
      </w:pPr>
      <w:r>
        <w:rPr>
          <w:rStyle w:val="CommentReference"/>
        </w:rPr>
        <w:annotationRef/>
      </w:r>
      <w:r w:rsidRPr="00A841EB">
        <w:rPr>
          <w:lang w:val="nl-NL"/>
        </w:rPr>
        <w:t xml:space="preserve">@Jan van </w:t>
      </w:r>
      <w:proofErr w:type="spellStart"/>
      <w:r w:rsidRPr="00A841EB">
        <w:rPr>
          <w:lang w:val="nl-NL"/>
        </w:rPr>
        <w:t>Busschbach</w:t>
      </w:r>
      <w:proofErr w:type="spellEnd"/>
      <w:r w:rsidRPr="00A841EB">
        <w:rPr>
          <w:lang w:val="nl-NL"/>
        </w:rPr>
        <w:t xml:space="preserve">,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12B163" w15:done="0"/>
  <w15:commentEx w15:paraId="3B8A2C87" w15:done="0"/>
  <w15:commentEx w15:paraId="33DD9364" w15:done="0"/>
  <w15:commentEx w15:paraId="26D61613" w15:done="0"/>
  <w15:commentEx w15:paraId="36CD46A8" w15:done="0"/>
  <w15:commentEx w15:paraId="4BA600DA" w15:paraIdParent="36CD46A8" w15:done="0"/>
  <w15:commentEx w15:paraId="67FFCDAD" w15:done="0"/>
  <w15:commentEx w15:paraId="66896093" w15:done="0"/>
  <w15:commentEx w15:paraId="7A24B8E5" w15:done="0"/>
  <w15:commentEx w15:paraId="60C92056" w15:done="0"/>
  <w15:commentEx w15:paraId="2C1FB46D" w15:done="0"/>
  <w15:commentEx w15:paraId="5E87E7BB" w15:done="0"/>
  <w15:commentEx w15:paraId="7901F020" w15:paraIdParent="5E87E7BB" w15:done="0"/>
  <w15:commentEx w15:paraId="36565F2D" w15:done="0"/>
  <w15:commentEx w15:paraId="652AE79D" w15:paraIdParent="36565F2D" w15:done="0"/>
  <w15:commentEx w15:paraId="7FA9C826" w15:done="0"/>
  <w15:commentEx w15:paraId="394231F6" w15:done="0"/>
  <w15:commentEx w15:paraId="7377179B" w15:done="0"/>
  <w15:commentEx w15:paraId="57364E8D" w15:paraIdParent="7377179B" w15:done="0"/>
  <w15:commentEx w15:paraId="62BFDA2C" w15:done="0"/>
  <w15:commentEx w15:paraId="30BF82FF" w15:done="0"/>
  <w15:commentEx w15:paraId="085C9C16" w15:done="0"/>
  <w15:commentEx w15:paraId="08EEC46E" w15:done="0"/>
  <w15:commentEx w15:paraId="6DD87488" w15:done="0"/>
  <w15:commentEx w15:paraId="1C426ADA"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12B163" w16cid:durableId="2277BE6B"/>
  <w16cid:commentId w16cid:paraId="3B8A2C87" w16cid:durableId="22766185"/>
  <w16cid:commentId w16cid:paraId="33DD9364" w16cid:durableId="226E8AFE"/>
  <w16cid:commentId w16cid:paraId="26D61613" w16cid:durableId="22767E63"/>
  <w16cid:commentId w16cid:paraId="36CD46A8" w16cid:durableId="2270DDF6"/>
  <w16cid:commentId w16cid:paraId="4BA600DA" w16cid:durableId="2276618B"/>
  <w16cid:commentId w16cid:paraId="67FFCDAD" w16cid:durableId="227686B1"/>
  <w16cid:commentId w16cid:paraId="66896093" w16cid:durableId="750E21B7"/>
  <w16cid:commentId w16cid:paraId="7A24B8E5" w16cid:durableId="22768770"/>
  <w16cid:commentId w16cid:paraId="60C92056" w16cid:durableId="22768737"/>
  <w16cid:commentId w16cid:paraId="2C1FB46D" w16cid:durableId="227686F1"/>
  <w16cid:commentId w16cid:paraId="5E87E7BB" w16cid:durableId="226ECF44"/>
  <w16cid:commentId w16cid:paraId="7901F020" w16cid:durableId="22777EE7"/>
  <w16cid:commentId w16cid:paraId="36565F2D" w16cid:durableId="226E85C1"/>
  <w16cid:commentId w16cid:paraId="652AE79D" w16cid:durableId="226ECB4F"/>
  <w16cid:commentId w16cid:paraId="7FA9C826" w16cid:durableId="226ECEDB"/>
  <w16cid:commentId w16cid:paraId="394231F6" w16cid:durableId="2270E538"/>
  <w16cid:commentId w16cid:paraId="7377179B" w16cid:durableId="2270E6A0"/>
  <w16cid:commentId w16cid:paraId="57364E8D" w16cid:durableId="22769157"/>
  <w16cid:commentId w16cid:paraId="62BFDA2C" w16cid:durableId="22766193"/>
  <w16cid:commentId w16cid:paraId="30BF82FF" w16cid:durableId="22766194"/>
  <w16cid:commentId w16cid:paraId="085C9C16" w16cid:durableId="226EDE87"/>
  <w16cid:commentId w16cid:paraId="08EEC46E" w16cid:durableId="226EDABD"/>
  <w16cid:commentId w16cid:paraId="6DD87488" w16cid:durableId="2278EC55"/>
  <w16cid:commentId w16cid:paraId="1C426ADA" w16cid:durableId="2278EC93"/>
  <w16cid:commentId w16cid:paraId="08B4F758" w16cid:durableId="226E8DC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553EB" w14:textId="77777777" w:rsidR="004A7934" w:rsidRDefault="004A7934" w:rsidP="00FE7393">
      <w:r>
        <w:separator/>
      </w:r>
    </w:p>
  </w:endnote>
  <w:endnote w:type="continuationSeparator" w:id="0">
    <w:p w14:paraId="6C4811B2" w14:textId="77777777" w:rsidR="004A7934" w:rsidRDefault="004A793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8CCEA" w14:textId="77777777" w:rsidR="004A7934" w:rsidRDefault="004A7934" w:rsidP="00FE7393">
      <w:r>
        <w:separator/>
      </w:r>
    </w:p>
  </w:footnote>
  <w:footnote w:type="continuationSeparator" w:id="0">
    <w:p w14:paraId="08AC38C1" w14:textId="77777777" w:rsidR="004A7934" w:rsidRDefault="004A7934"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6F71948"/>
    <w:multiLevelType w:val="hybridMultilevel"/>
    <w:tmpl w:val="12C8EEBA"/>
    <w:lvl w:ilvl="0" w:tplc="1AA6A2B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3"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4"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6"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7"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8"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9"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0"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1"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5"/>
  </w:num>
  <w:num w:numId="4">
    <w:abstractNumId w:val="8"/>
  </w:num>
  <w:num w:numId="5">
    <w:abstractNumId w:val="6"/>
  </w:num>
  <w:num w:numId="6">
    <w:abstractNumId w:val="3"/>
  </w:num>
  <w:num w:numId="7">
    <w:abstractNumId w:val="2"/>
  </w:num>
  <w:num w:numId="8">
    <w:abstractNumId w:val="0"/>
  </w:num>
  <w:num w:numId="9">
    <w:abstractNumId w:val="10"/>
  </w:num>
  <w:num w:numId="10">
    <w:abstractNumId w:val="4"/>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R.A. Retel Helmrich">
    <w15:presenceInfo w15:providerId="AD" w15:userId="S-1-5-21-932686498-1610486119-1155464205-249816"/>
  </w15:person>
  <w15:person w15:author="Gebruiker">
    <w15:presenceInfo w15:providerId="None" w15:userId="Gebruiker"/>
  </w15:person>
  <w15:person w15:author="E.M. Krijkamp">
    <w15:presenceInfo w15:providerId="AD" w15:userId="S::e.krijkamp@erasmusmc.nl::6b549f4a-e21e-4342-9116-7452856f1b15"/>
  </w15:person>
  <w15:person w15:author="rob baatenburg de jong">
    <w15:presenceInfo w15:providerId="Windows Live" w15:userId="4f5f346fb956906a"/>
  </w15:person>
  <w15:person w15:author="J.J. van Busschbach">
    <w15:presenceInfo w15:providerId="AD" w15:userId="S-1-5-21-932686498-1610486119-1155464205-8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3137"/>
    <w:rsid w:val="000429EA"/>
    <w:rsid w:val="000540A2"/>
    <w:rsid w:val="00055008"/>
    <w:rsid w:val="000611E7"/>
    <w:rsid w:val="00063929"/>
    <w:rsid w:val="00083EFD"/>
    <w:rsid w:val="0008B50C"/>
    <w:rsid w:val="000960D9"/>
    <w:rsid w:val="000A1DDC"/>
    <w:rsid w:val="000B024F"/>
    <w:rsid w:val="000C32EF"/>
    <w:rsid w:val="000C7112"/>
    <w:rsid w:val="000D187D"/>
    <w:rsid w:val="000E4643"/>
    <w:rsid w:val="000EA3A3"/>
    <w:rsid w:val="000F1AFD"/>
    <w:rsid w:val="000F21BC"/>
    <w:rsid w:val="00100057"/>
    <w:rsid w:val="00110D40"/>
    <w:rsid w:val="00111C46"/>
    <w:rsid w:val="00114092"/>
    <w:rsid w:val="0011909D"/>
    <w:rsid w:val="00121FE0"/>
    <w:rsid w:val="00122272"/>
    <w:rsid w:val="00132981"/>
    <w:rsid w:val="00135BA6"/>
    <w:rsid w:val="00141C7D"/>
    <w:rsid w:val="00145258"/>
    <w:rsid w:val="00150F00"/>
    <w:rsid w:val="00163436"/>
    <w:rsid w:val="00163AE5"/>
    <w:rsid w:val="0017F927"/>
    <w:rsid w:val="00182E81"/>
    <w:rsid w:val="00194496"/>
    <w:rsid w:val="001B3615"/>
    <w:rsid w:val="001C7EE9"/>
    <w:rsid w:val="001C7EFB"/>
    <w:rsid w:val="001E1B6B"/>
    <w:rsid w:val="001E1D2F"/>
    <w:rsid w:val="001E4191"/>
    <w:rsid w:val="001E60E4"/>
    <w:rsid w:val="001E69DE"/>
    <w:rsid w:val="001F3FAE"/>
    <w:rsid w:val="001F69FD"/>
    <w:rsid w:val="00200F83"/>
    <w:rsid w:val="0020337C"/>
    <w:rsid w:val="002048D1"/>
    <w:rsid w:val="00204EDB"/>
    <w:rsid w:val="002208A9"/>
    <w:rsid w:val="00234D3C"/>
    <w:rsid w:val="002616F5"/>
    <w:rsid w:val="00264033"/>
    <w:rsid w:val="00270429"/>
    <w:rsid w:val="00270992"/>
    <w:rsid w:val="002A1915"/>
    <w:rsid w:val="002A1A07"/>
    <w:rsid w:val="002B628B"/>
    <w:rsid w:val="002BFCA2"/>
    <w:rsid w:val="002D33ED"/>
    <w:rsid w:val="002E445A"/>
    <w:rsid w:val="002F129C"/>
    <w:rsid w:val="002F3C82"/>
    <w:rsid w:val="002FF898"/>
    <w:rsid w:val="0030D55C"/>
    <w:rsid w:val="00320D1E"/>
    <w:rsid w:val="00325509"/>
    <w:rsid w:val="00349842"/>
    <w:rsid w:val="00354D49"/>
    <w:rsid w:val="003655B2"/>
    <w:rsid w:val="00382F62"/>
    <w:rsid w:val="00387662"/>
    <w:rsid w:val="003A3C68"/>
    <w:rsid w:val="003B0009"/>
    <w:rsid w:val="003B106D"/>
    <w:rsid w:val="003BDB2E"/>
    <w:rsid w:val="003D1200"/>
    <w:rsid w:val="003D21E0"/>
    <w:rsid w:val="003E5752"/>
    <w:rsid w:val="003E7E19"/>
    <w:rsid w:val="003F358C"/>
    <w:rsid w:val="00407C57"/>
    <w:rsid w:val="0042311D"/>
    <w:rsid w:val="00424F66"/>
    <w:rsid w:val="004257EC"/>
    <w:rsid w:val="00436E4B"/>
    <w:rsid w:val="004417D8"/>
    <w:rsid w:val="0044C3EB"/>
    <w:rsid w:val="00450D5F"/>
    <w:rsid w:val="00453CF4"/>
    <w:rsid w:val="004602FE"/>
    <w:rsid w:val="0046269E"/>
    <w:rsid w:val="0046477A"/>
    <w:rsid w:val="00466DB7"/>
    <w:rsid w:val="00473490"/>
    <w:rsid w:val="004927B3"/>
    <w:rsid w:val="004A2A67"/>
    <w:rsid w:val="004A341F"/>
    <w:rsid w:val="004A503D"/>
    <w:rsid w:val="004A7934"/>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84B7F"/>
    <w:rsid w:val="00591667"/>
    <w:rsid w:val="005966E7"/>
    <w:rsid w:val="005C6DC4"/>
    <w:rsid w:val="005D3ED7"/>
    <w:rsid w:val="005D4DFA"/>
    <w:rsid w:val="005D65F7"/>
    <w:rsid w:val="005E6CB9"/>
    <w:rsid w:val="006044A7"/>
    <w:rsid w:val="00613927"/>
    <w:rsid w:val="00613DD2"/>
    <w:rsid w:val="00621B9E"/>
    <w:rsid w:val="00621EAC"/>
    <w:rsid w:val="00641034"/>
    <w:rsid w:val="006479D9"/>
    <w:rsid w:val="0065107A"/>
    <w:rsid w:val="00654393"/>
    <w:rsid w:val="0065685F"/>
    <w:rsid w:val="00657E5E"/>
    <w:rsid w:val="00674DF9"/>
    <w:rsid w:val="00691552"/>
    <w:rsid w:val="006B6D0B"/>
    <w:rsid w:val="006C1239"/>
    <w:rsid w:val="006C17F7"/>
    <w:rsid w:val="006C5B68"/>
    <w:rsid w:val="006D27F5"/>
    <w:rsid w:val="006D5C27"/>
    <w:rsid w:val="006D76AB"/>
    <w:rsid w:val="006E045E"/>
    <w:rsid w:val="006E1AF4"/>
    <w:rsid w:val="006E5AC7"/>
    <w:rsid w:val="006F2F1B"/>
    <w:rsid w:val="00700C21"/>
    <w:rsid w:val="00714DA1"/>
    <w:rsid w:val="0072588B"/>
    <w:rsid w:val="00730ADB"/>
    <w:rsid w:val="00731953"/>
    <w:rsid w:val="00737CE6"/>
    <w:rsid w:val="00740C80"/>
    <w:rsid w:val="0074641A"/>
    <w:rsid w:val="007711B2"/>
    <w:rsid w:val="00784C81"/>
    <w:rsid w:val="00790DBC"/>
    <w:rsid w:val="0079D49A"/>
    <w:rsid w:val="007B7745"/>
    <w:rsid w:val="007C1053"/>
    <w:rsid w:val="007C1283"/>
    <w:rsid w:val="007D2DF4"/>
    <w:rsid w:val="007D3DF9"/>
    <w:rsid w:val="007E0637"/>
    <w:rsid w:val="007E396A"/>
    <w:rsid w:val="007E49B4"/>
    <w:rsid w:val="007E5AE1"/>
    <w:rsid w:val="00816E2B"/>
    <w:rsid w:val="00825CE2"/>
    <w:rsid w:val="00835D5A"/>
    <w:rsid w:val="0084022E"/>
    <w:rsid w:val="008668E7"/>
    <w:rsid w:val="0088684D"/>
    <w:rsid w:val="008902F1"/>
    <w:rsid w:val="008B1B38"/>
    <w:rsid w:val="008B1D07"/>
    <w:rsid w:val="008C4069"/>
    <w:rsid w:val="008C69CA"/>
    <w:rsid w:val="008D25CB"/>
    <w:rsid w:val="008D6471"/>
    <w:rsid w:val="00900DFE"/>
    <w:rsid w:val="0091097D"/>
    <w:rsid w:val="00921E11"/>
    <w:rsid w:val="0092623E"/>
    <w:rsid w:val="009262F5"/>
    <w:rsid w:val="00935F63"/>
    <w:rsid w:val="009400C4"/>
    <w:rsid w:val="0094384D"/>
    <w:rsid w:val="00947740"/>
    <w:rsid w:val="00970A14"/>
    <w:rsid w:val="0097278A"/>
    <w:rsid w:val="00985DBF"/>
    <w:rsid w:val="0099203E"/>
    <w:rsid w:val="00993323"/>
    <w:rsid w:val="00995228"/>
    <w:rsid w:val="00995896"/>
    <w:rsid w:val="009A4495"/>
    <w:rsid w:val="009D6D25"/>
    <w:rsid w:val="009E62A4"/>
    <w:rsid w:val="009F13BC"/>
    <w:rsid w:val="009F62A4"/>
    <w:rsid w:val="00A00A32"/>
    <w:rsid w:val="00A20331"/>
    <w:rsid w:val="00A25DF7"/>
    <w:rsid w:val="00A27255"/>
    <w:rsid w:val="00A505EA"/>
    <w:rsid w:val="00A51144"/>
    <w:rsid w:val="00A6511C"/>
    <w:rsid w:val="00A841EB"/>
    <w:rsid w:val="00AA5D26"/>
    <w:rsid w:val="00AC2803"/>
    <w:rsid w:val="00AC2F29"/>
    <w:rsid w:val="00AC6F5A"/>
    <w:rsid w:val="00AD37E0"/>
    <w:rsid w:val="00AE7483"/>
    <w:rsid w:val="00AF0E0B"/>
    <w:rsid w:val="00AF6E67"/>
    <w:rsid w:val="00B0055D"/>
    <w:rsid w:val="00B05DB4"/>
    <w:rsid w:val="00B1007B"/>
    <w:rsid w:val="00B10237"/>
    <w:rsid w:val="00B12A7F"/>
    <w:rsid w:val="00B2275C"/>
    <w:rsid w:val="00B243F4"/>
    <w:rsid w:val="00B308D5"/>
    <w:rsid w:val="00B36A8C"/>
    <w:rsid w:val="00B478AE"/>
    <w:rsid w:val="00B51005"/>
    <w:rsid w:val="00B53AF3"/>
    <w:rsid w:val="00B5450E"/>
    <w:rsid w:val="00B6789B"/>
    <w:rsid w:val="00B718C3"/>
    <w:rsid w:val="00B80DE7"/>
    <w:rsid w:val="00B92D2F"/>
    <w:rsid w:val="00BA1945"/>
    <w:rsid w:val="00BA2617"/>
    <w:rsid w:val="00BA3F4F"/>
    <w:rsid w:val="00BB515C"/>
    <w:rsid w:val="00BC7381"/>
    <w:rsid w:val="00BD50BF"/>
    <w:rsid w:val="00BE6480"/>
    <w:rsid w:val="00BED763"/>
    <w:rsid w:val="00C0418C"/>
    <w:rsid w:val="00C047C6"/>
    <w:rsid w:val="00C24ED4"/>
    <w:rsid w:val="00C34858"/>
    <w:rsid w:val="00C927DD"/>
    <w:rsid w:val="00CA1D47"/>
    <w:rsid w:val="00CA5F8E"/>
    <w:rsid w:val="00CB2328"/>
    <w:rsid w:val="00CB2BA0"/>
    <w:rsid w:val="00CB5091"/>
    <w:rsid w:val="00CB723E"/>
    <w:rsid w:val="00CC041C"/>
    <w:rsid w:val="00CD22EF"/>
    <w:rsid w:val="00CD33A7"/>
    <w:rsid w:val="00CE22D4"/>
    <w:rsid w:val="00CE570A"/>
    <w:rsid w:val="00CF0B90"/>
    <w:rsid w:val="00CF102E"/>
    <w:rsid w:val="00CF728A"/>
    <w:rsid w:val="00D0423A"/>
    <w:rsid w:val="00D13540"/>
    <w:rsid w:val="00D369EC"/>
    <w:rsid w:val="00D4128D"/>
    <w:rsid w:val="00D4366E"/>
    <w:rsid w:val="00D516BF"/>
    <w:rsid w:val="00D60885"/>
    <w:rsid w:val="00D64054"/>
    <w:rsid w:val="00D723B7"/>
    <w:rsid w:val="00D73F13"/>
    <w:rsid w:val="00D84645"/>
    <w:rsid w:val="00D87AD4"/>
    <w:rsid w:val="00D9064D"/>
    <w:rsid w:val="00DA712E"/>
    <w:rsid w:val="00DB1A5E"/>
    <w:rsid w:val="00DB7372"/>
    <w:rsid w:val="00DC4B44"/>
    <w:rsid w:val="00DD0AE3"/>
    <w:rsid w:val="00DD3325"/>
    <w:rsid w:val="00DD396F"/>
    <w:rsid w:val="00DD4B8A"/>
    <w:rsid w:val="00DE14AF"/>
    <w:rsid w:val="00DE2A7F"/>
    <w:rsid w:val="00DE3710"/>
    <w:rsid w:val="00DF2531"/>
    <w:rsid w:val="00DF79C4"/>
    <w:rsid w:val="00E11164"/>
    <w:rsid w:val="00E14852"/>
    <w:rsid w:val="00E1769B"/>
    <w:rsid w:val="00E20269"/>
    <w:rsid w:val="00E25C4D"/>
    <w:rsid w:val="00E3229F"/>
    <w:rsid w:val="00E4132A"/>
    <w:rsid w:val="00E65A86"/>
    <w:rsid w:val="00E678CD"/>
    <w:rsid w:val="00E70F2E"/>
    <w:rsid w:val="00E90A34"/>
    <w:rsid w:val="00E9EE46"/>
    <w:rsid w:val="00EA5F14"/>
    <w:rsid w:val="00EB10CE"/>
    <w:rsid w:val="00EC12A5"/>
    <w:rsid w:val="00EC198C"/>
    <w:rsid w:val="00ED35E2"/>
    <w:rsid w:val="00ED3925"/>
    <w:rsid w:val="00EF2FED"/>
    <w:rsid w:val="00EF4A02"/>
    <w:rsid w:val="00EF5030"/>
    <w:rsid w:val="00F004B3"/>
    <w:rsid w:val="00F1403D"/>
    <w:rsid w:val="00F17231"/>
    <w:rsid w:val="00F265AD"/>
    <w:rsid w:val="00F323B8"/>
    <w:rsid w:val="00F3380A"/>
    <w:rsid w:val="00F34F0F"/>
    <w:rsid w:val="00F5422B"/>
    <w:rsid w:val="00F57734"/>
    <w:rsid w:val="00F6218D"/>
    <w:rsid w:val="00F6246C"/>
    <w:rsid w:val="00F65E0F"/>
    <w:rsid w:val="00F80713"/>
    <w:rsid w:val="00F81350"/>
    <w:rsid w:val="00F93C68"/>
    <w:rsid w:val="00FB709A"/>
    <w:rsid w:val="00FC2F85"/>
    <w:rsid w:val="00FD0B84"/>
    <w:rsid w:val="00FD2D3A"/>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4B7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ghdx.healthdata.org/gbd-2016"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rasmusmc-mgz/VB_OR_triage" TargetMode="External"/><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207A358-D9F4-8840-AD32-05E142E0E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8</Pages>
  <Words>42208</Words>
  <Characters>240589</Characters>
  <Application>Microsoft Office Word</Application>
  <DocSecurity>0</DocSecurity>
  <Lines>2004</Lines>
  <Paragraphs>5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32</cp:revision>
  <dcterms:created xsi:type="dcterms:W3CDTF">2020-05-26T09:43:00Z</dcterms:created>
  <dcterms:modified xsi:type="dcterms:W3CDTF">2020-05-27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